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0DE09B9" w14:textId="3A7EC45F" w:rsidR="005D5E94" w:rsidRPr="00DB0445" w:rsidRDefault="00153B5D" w:rsidP="00DB0445">
      <w:pPr>
        <w:pStyle w:val="Caption"/>
        <w:spacing w:line="480" w:lineRule="auto"/>
        <w:ind w:firstLine="0"/>
        <w:jc w:val="left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0" w:name="_Hlk175060724"/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S1</w:t>
      </w:r>
      <w:r w:rsidR="00DD078B" w:rsidRPr="00DB0445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Table</w:t>
      </w:r>
      <w:r w:rsidR="00E37367" w:rsidRPr="00DB0445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. </w:t>
      </w:r>
      <w:bookmarkStart w:id="1" w:name="_Hlk175061028"/>
      <w:r w:rsidR="004665DA" w:rsidRPr="007E7F6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Confounding </w:t>
      </w:r>
      <w:r w:rsidR="00DB0445" w:rsidRPr="007E7F6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v</w:t>
      </w:r>
      <w:r w:rsidR="007771F6" w:rsidRPr="007E7F6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ariables </w:t>
      </w:r>
      <w:r w:rsidR="00DB0445" w:rsidRPr="007E7F6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a</w:t>
      </w:r>
      <w:r w:rsidR="007771F6" w:rsidRPr="007E7F6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ssessment, </w:t>
      </w:r>
      <w:r w:rsidR="00DB0445" w:rsidRPr="007E7F6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c</w:t>
      </w:r>
      <w:r w:rsidR="007771F6" w:rsidRPr="007E7F6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oding, and </w:t>
      </w:r>
      <w:r w:rsidR="00DB0445" w:rsidRPr="007E7F6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a</w:t>
      </w:r>
      <w:r w:rsidR="007771F6" w:rsidRPr="007E7F6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ssigned </w:t>
      </w:r>
      <w:r w:rsidR="00DB0445" w:rsidRPr="007E7F6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r</w:t>
      </w:r>
      <w:r w:rsidR="007771F6" w:rsidRPr="007E7F6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eference </w:t>
      </w:r>
      <w:r w:rsidR="00DB0445" w:rsidRPr="007E7F6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g</w:t>
      </w:r>
      <w:r w:rsidR="007771F6" w:rsidRPr="007E7F6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roup</w:t>
      </w:r>
      <w:bookmarkEnd w:id="0"/>
      <w:r w:rsidR="00DB0445" w:rsidRPr="007E7F6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.</w:t>
      </w:r>
    </w:p>
    <w:tbl>
      <w:tblPr>
        <w:tblStyle w:val="TableGrid"/>
        <w:tblW w:w="901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95"/>
        <w:gridCol w:w="3726"/>
        <w:gridCol w:w="1930"/>
        <w:gridCol w:w="1765"/>
      </w:tblGrid>
      <w:tr w:rsidR="00963573" w:rsidRPr="00C507FE" w14:paraId="24786F33" w14:textId="216D4BE2" w:rsidTr="00F43F27">
        <w:tc>
          <w:tcPr>
            <w:tcW w:w="1595" w:type="dxa"/>
            <w:tcBorders>
              <w:top w:val="single" w:sz="4" w:space="0" w:color="auto"/>
              <w:bottom w:val="single" w:sz="4" w:space="0" w:color="auto"/>
            </w:tcBorders>
          </w:tcPr>
          <w:bookmarkEnd w:id="1"/>
          <w:p w14:paraId="5E3635DC" w14:textId="4D6B30AD" w:rsidR="00C507FE" w:rsidRPr="00DB0445" w:rsidRDefault="00C507FE" w:rsidP="00973A64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Independent Variable</w:t>
            </w:r>
          </w:p>
        </w:tc>
        <w:tc>
          <w:tcPr>
            <w:tcW w:w="37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9A29CA" w14:textId="6E7D0665" w:rsidR="00C507FE" w:rsidRPr="00DB0445" w:rsidRDefault="00C507FE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b/>
                <w:bCs/>
              </w:rPr>
            </w:pPr>
            <w:r w:rsidRPr="00DB0445">
              <w:rPr>
                <w:rFonts w:ascii="Times New Roman" w:hAnsi="Times New Roman" w:cs="Times New Roman"/>
                <w:b/>
                <w:bCs/>
              </w:rPr>
              <w:t>Assessment</w:t>
            </w:r>
          </w:p>
        </w:tc>
        <w:tc>
          <w:tcPr>
            <w:tcW w:w="19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41F204" w14:textId="30023D11" w:rsidR="00C507FE" w:rsidRPr="00DB0445" w:rsidRDefault="00C507FE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b/>
                <w:bCs/>
              </w:rPr>
            </w:pPr>
            <w:r w:rsidRPr="00DB0445">
              <w:rPr>
                <w:rFonts w:ascii="Times New Roman" w:hAnsi="Times New Roman" w:cs="Times New Roman"/>
                <w:b/>
                <w:bCs/>
              </w:rPr>
              <w:t>Coding</w:t>
            </w:r>
          </w:p>
        </w:tc>
        <w:tc>
          <w:tcPr>
            <w:tcW w:w="176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04E03C" w14:textId="4CDC1E85" w:rsidR="00C507FE" w:rsidRPr="00DB0445" w:rsidRDefault="00C507FE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b/>
                <w:bCs/>
              </w:rPr>
            </w:pPr>
            <w:r w:rsidRPr="00DB0445">
              <w:rPr>
                <w:rFonts w:ascii="Times New Roman" w:hAnsi="Times New Roman" w:cs="Times New Roman"/>
                <w:b/>
                <w:bCs/>
              </w:rPr>
              <w:t>Reference group</w:t>
            </w:r>
          </w:p>
        </w:tc>
      </w:tr>
      <w:tr w:rsidR="00C65B88" w:rsidRPr="00C507FE" w14:paraId="327EE41B" w14:textId="77777777" w:rsidTr="00F43F27">
        <w:tc>
          <w:tcPr>
            <w:tcW w:w="1595" w:type="dxa"/>
            <w:tcBorders>
              <w:top w:val="single" w:sz="4" w:space="0" w:color="auto"/>
            </w:tcBorders>
          </w:tcPr>
          <w:p w14:paraId="62D825E5" w14:textId="77777777" w:rsidR="00F43F27" w:rsidRPr="00DB0445" w:rsidRDefault="00F43F27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Sex at birth</w:t>
            </w:r>
          </w:p>
        </w:tc>
        <w:tc>
          <w:tcPr>
            <w:tcW w:w="3726" w:type="dxa"/>
            <w:tcBorders>
              <w:top w:val="single" w:sz="4" w:space="0" w:color="auto"/>
            </w:tcBorders>
          </w:tcPr>
          <w:p w14:paraId="1932AA58" w14:textId="77777777" w:rsidR="00F43F27" w:rsidRDefault="00F43F27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731E17">
              <w:rPr>
                <w:rFonts w:ascii="Times New Roman" w:hAnsi="Times New Roman" w:cs="Times New Roman"/>
              </w:rPr>
              <w:t>What was your sex at birth?</w:t>
            </w:r>
          </w:p>
          <w:p w14:paraId="47BDB7E0" w14:textId="77777777" w:rsidR="00F43F27" w:rsidRDefault="00F43F27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  <w:p w14:paraId="5443F845" w14:textId="77777777" w:rsidR="00F43F27" w:rsidRDefault="00F43F27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ponse options:</w:t>
            </w:r>
          </w:p>
          <w:p w14:paraId="4E985E7C" w14:textId="0606201B" w:rsidR="00F43F27" w:rsidRDefault="00F43F27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D55160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Male</w:t>
            </w:r>
          </w:p>
          <w:p w14:paraId="466D98B5" w14:textId="340A6BE0" w:rsidR="00F43F27" w:rsidRDefault="00F43F27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D55160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Female</w:t>
            </w:r>
          </w:p>
          <w:p w14:paraId="7588338A" w14:textId="0ED92F78" w:rsidR="00F43F27" w:rsidRDefault="00F43F27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D55160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Other</w:t>
            </w:r>
          </w:p>
          <w:p w14:paraId="052E2288" w14:textId="3CFEBFD2" w:rsidR="00F43F27" w:rsidRPr="00C507FE" w:rsidRDefault="00F43F27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D55160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Prefer not to say</w:t>
            </w:r>
          </w:p>
        </w:tc>
        <w:tc>
          <w:tcPr>
            <w:tcW w:w="1930" w:type="dxa"/>
            <w:tcBorders>
              <w:top w:val="single" w:sz="4" w:space="0" w:color="auto"/>
            </w:tcBorders>
          </w:tcPr>
          <w:p w14:paraId="55EF7660" w14:textId="77777777" w:rsidR="00F43F27" w:rsidRDefault="00F43F27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le</w:t>
            </w:r>
          </w:p>
          <w:p w14:paraId="5E9D18D7" w14:textId="77777777" w:rsidR="00F43F27" w:rsidRDefault="00F43F27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emale</w:t>
            </w:r>
          </w:p>
          <w:p w14:paraId="4BCED363" w14:textId="77777777" w:rsidR="00F43F27" w:rsidRPr="00C507FE" w:rsidRDefault="00F43F27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Other/prefer not to say were designated missing)</w:t>
            </w:r>
          </w:p>
        </w:tc>
        <w:tc>
          <w:tcPr>
            <w:tcW w:w="1765" w:type="dxa"/>
            <w:tcBorders>
              <w:top w:val="single" w:sz="4" w:space="0" w:color="auto"/>
            </w:tcBorders>
          </w:tcPr>
          <w:p w14:paraId="58904A4A" w14:textId="77777777" w:rsidR="00F43F27" w:rsidRPr="00C507FE" w:rsidRDefault="00F43F27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lang w:eastAsia="zh-CN"/>
              </w:rPr>
              <w:t>Fem</w:t>
            </w:r>
            <w:r>
              <w:rPr>
                <w:rFonts w:ascii="Times New Roman" w:hAnsi="Times New Roman" w:cs="Times New Roman"/>
              </w:rPr>
              <w:t>ale</w:t>
            </w:r>
          </w:p>
        </w:tc>
      </w:tr>
      <w:tr w:rsidR="006514D2" w:rsidRPr="00C507FE" w14:paraId="34C4DCA1" w14:textId="77777777" w:rsidTr="003F1AE2">
        <w:tc>
          <w:tcPr>
            <w:tcW w:w="1595" w:type="dxa"/>
          </w:tcPr>
          <w:p w14:paraId="20908890" w14:textId="2DA384E6" w:rsidR="006514D2" w:rsidRPr="00DB0445" w:rsidRDefault="006514D2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Age</w:t>
            </w:r>
          </w:p>
        </w:tc>
        <w:tc>
          <w:tcPr>
            <w:tcW w:w="3726" w:type="dxa"/>
          </w:tcPr>
          <w:p w14:paraId="752E4491" w14:textId="7777777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731E17">
              <w:rPr>
                <w:rFonts w:ascii="Times New Roman" w:hAnsi="Times New Roman" w:cs="Times New Roman"/>
              </w:rPr>
              <w:t>What is your age category?</w:t>
            </w:r>
          </w:p>
          <w:p w14:paraId="0B0966CA" w14:textId="7777777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  <w:p w14:paraId="02B90D75" w14:textId="7777777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ponse options:</w:t>
            </w:r>
          </w:p>
          <w:p w14:paraId="1045EC37" w14:textId="15B5915A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C46825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18-24 years old</w:t>
            </w:r>
          </w:p>
          <w:p w14:paraId="6583C1FD" w14:textId="7195DDB1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C46825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25-34 years old</w:t>
            </w:r>
          </w:p>
          <w:p w14:paraId="0AB5E6BF" w14:textId="1D66D1C1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C46825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35-44 years old</w:t>
            </w:r>
          </w:p>
          <w:p w14:paraId="7F61ED12" w14:textId="0C8995BC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C46825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45-54 years old</w:t>
            </w:r>
          </w:p>
          <w:p w14:paraId="6AD0DAE0" w14:textId="1541FEC1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C46825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55-64 years old</w:t>
            </w:r>
          </w:p>
          <w:p w14:paraId="6969AFA5" w14:textId="1FD6E118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C46825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65-74 years old</w:t>
            </w:r>
          </w:p>
          <w:p w14:paraId="63D3C24B" w14:textId="11862B4A" w:rsidR="006514D2" w:rsidRPr="003624C9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C46825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75 years or older</w:t>
            </w:r>
          </w:p>
        </w:tc>
        <w:tc>
          <w:tcPr>
            <w:tcW w:w="1930" w:type="dxa"/>
          </w:tcPr>
          <w:p w14:paraId="69883907" w14:textId="77777777" w:rsidR="006514D2" w:rsidRDefault="006514D2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E03285">
              <w:rPr>
                <w:rFonts w:ascii="Times New Roman" w:hAnsi="Times New Roman" w:cs="Times New Roman"/>
              </w:rPr>
              <w:t xml:space="preserve">&lt; 45 </w:t>
            </w:r>
            <w:r>
              <w:rPr>
                <w:rFonts w:ascii="Times New Roman" w:hAnsi="Times New Roman" w:cs="Times New Roman"/>
              </w:rPr>
              <w:t>years old</w:t>
            </w:r>
          </w:p>
          <w:p w14:paraId="4DD1AA1C" w14:textId="2A00C172" w:rsidR="006514D2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</w:rPr>
            </w:pPr>
            <w:r w:rsidRPr="00E03285">
              <w:rPr>
                <w:rFonts w:ascii="Times New Roman" w:hAnsi="Times New Roman" w:cs="Times New Roman"/>
              </w:rPr>
              <w:t xml:space="preserve"> ≥45 years</w:t>
            </w:r>
            <w:r>
              <w:rPr>
                <w:rFonts w:ascii="Times New Roman" w:hAnsi="Times New Roman" w:cs="Times New Roman"/>
              </w:rPr>
              <w:t xml:space="preserve"> old</w:t>
            </w:r>
          </w:p>
        </w:tc>
        <w:tc>
          <w:tcPr>
            <w:tcW w:w="1765" w:type="dxa"/>
          </w:tcPr>
          <w:p w14:paraId="7F77DF77" w14:textId="7A0A0E93" w:rsidR="006514D2" w:rsidRPr="00C507FE" w:rsidRDefault="006514D2" w:rsidP="00973A64">
            <w:pPr>
              <w:spacing w:line="360" w:lineRule="auto"/>
              <w:ind w:firstLine="0"/>
              <w:rPr>
                <w:rFonts w:ascii="Times New Roman" w:eastAsia="Calibri" w:hAnsi="Times New Roman" w:cs="Times New Roman"/>
              </w:rPr>
            </w:pPr>
            <w:r w:rsidRPr="00E03285">
              <w:rPr>
                <w:rFonts w:ascii="Times New Roman" w:hAnsi="Times New Roman" w:cs="Times New Roman"/>
              </w:rPr>
              <w:t>≥45 years</w:t>
            </w:r>
            <w:r>
              <w:rPr>
                <w:rFonts w:ascii="Times New Roman" w:hAnsi="Times New Roman" w:cs="Times New Roman"/>
              </w:rPr>
              <w:t xml:space="preserve"> old</w:t>
            </w:r>
          </w:p>
        </w:tc>
      </w:tr>
      <w:tr w:rsidR="00F635FF" w:rsidRPr="00C507FE" w14:paraId="61FA9C34" w14:textId="77777777" w:rsidTr="003F1AE2">
        <w:tc>
          <w:tcPr>
            <w:tcW w:w="1595" w:type="dxa"/>
          </w:tcPr>
          <w:p w14:paraId="41587AEE" w14:textId="77777777" w:rsidR="00F635FF" w:rsidRPr="00DB0445" w:rsidRDefault="00F635FF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Rurality</w:t>
            </w:r>
          </w:p>
        </w:tc>
        <w:tc>
          <w:tcPr>
            <w:tcW w:w="3726" w:type="dxa"/>
          </w:tcPr>
          <w:p w14:paraId="7A70E030" w14:textId="77777777" w:rsidR="00F635FF" w:rsidRDefault="00F635F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Participants were asked to report their residential address postcode. </w:t>
            </w:r>
          </w:p>
          <w:p w14:paraId="57558893" w14:textId="77777777" w:rsidR="00F635FF" w:rsidRDefault="00F635F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  <w:p w14:paraId="0765420D" w14:textId="77777777" w:rsidR="00F635FF" w:rsidRDefault="00F635F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e Modified Monash (MM) model was used to categorise participants’ residential address postcodes into one of the following categories:</w:t>
            </w:r>
          </w:p>
          <w:p w14:paraId="52A3AD9C" w14:textId="77777777" w:rsidR="00F635FF" w:rsidRDefault="00F635F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  <w:p w14:paraId="6C481F0C" w14:textId="77777777" w:rsidR="00F635FF" w:rsidRDefault="00F635F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M1 = metropolitan areas</w:t>
            </w:r>
          </w:p>
          <w:p w14:paraId="25DC0659" w14:textId="77777777" w:rsidR="00F635FF" w:rsidRDefault="00F635F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M2 = regional centres</w:t>
            </w:r>
          </w:p>
          <w:p w14:paraId="04EC48E5" w14:textId="77777777" w:rsidR="00F635FF" w:rsidRDefault="00F635F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M3 = large rural town</w:t>
            </w:r>
          </w:p>
          <w:p w14:paraId="77B53462" w14:textId="77777777" w:rsidR="00F635FF" w:rsidRDefault="00F635F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M4 = medium rural town</w:t>
            </w:r>
          </w:p>
          <w:p w14:paraId="7DA78078" w14:textId="77777777" w:rsidR="00F635FF" w:rsidRDefault="00F635F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M5 = small rural towns</w:t>
            </w:r>
          </w:p>
          <w:p w14:paraId="1DF878F4" w14:textId="77777777" w:rsidR="00F635FF" w:rsidRDefault="00F635F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M6 = remote communities</w:t>
            </w:r>
          </w:p>
          <w:p w14:paraId="6044D7C5" w14:textId="77777777" w:rsidR="00F635FF" w:rsidRDefault="00F635F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M7 = very remote communities</w:t>
            </w:r>
          </w:p>
          <w:p w14:paraId="4C168412" w14:textId="77777777" w:rsidR="00F635FF" w:rsidRPr="00C507FE" w:rsidRDefault="00F635F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(</w:t>
            </w:r>
            <w:r w:rsidRPr="00CE7881">
              <w:rPr>
                <w:rFonts w:ascii="Times New Roman" w:hAnsi="Times New Roman" w:cs="Times New Roman"/>
              </w:rPr>
              <w:t>https://www.health.gov.au/topics/rural-health-workforce/classifications/mmm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930" w:type="dxa"/>
          </w:tcPr>
          <w:p w14:paraId="16D588C6" w14:textId="77777777" w:rsidR="00F635FF" w:rsidRDefault="00F635F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Monash Modified 1-2</w:t>
            </w:r>
          </w:p>
          <w:p w14:paraId="18ECCC6E" w14:textId="77777777" w:rsidR="00F635FF" w:rsidRPr="00C507FE" w:rsidRDefault="00F635F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nash Modified 3-7</w:t>
            </w:r>
          </w:p>
        </w:tc>
        <w:tc>
          <w:tcPr>
            <w:tcW w:w="1765" w:type="dxa"/>
          </w:tcPr>
          <w:p w14:paraId="4F6B49CA" w14:textId="77777777" w:rsidR="00F635FF" w:rsidRPr="00C507FE" w:rsidRDefault="00F635F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nash Modified 1-2</w:t>
            </w:r>
          </w:p>
        </w:tc>
      </w:tr>
      <w:tr w:rsidR="006514D2" w:rsidRPr="00C507FE" w14:paraId="1C36FCB0" w14:textId="4B1B5468" w:rsidTr="003F1AE2">
        <w:tc>
          <w:tcPr>
            <w:tcW w:w="1595" w:type="dxa"/>
          </w:tcPr>
          <w:p w14:paraId="5015798E" w14:textId="3E7AAE19" w:rsidR="006514D2" w:rsidRPr="00DB0445" w:rsidRDefault="006514D2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 xml:space="preserve">Annual income </w:t>
            </w:r>
          </w:p>
        </w:tc>
        <w:tc>
          <w:tcPr>
            <w:tcW w:w="3726" w:type="dxa"/>
          </w:tcPr>
          <w:p w14:paraId="006BA14D" w14:textId="7777777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3624C9">
              <w:rPr>
                <w:rFonts w:ascii="Times New Roman" w:hAnsi="Times New Roman" w:cs="Times New Roman"/>
              </w:rPr>
              <w:t>What is your current weekly (annual equivalent) household income?</w:t>
            </w:r>
          </w:p>
          <w:p w14:paraId="77978595" w14:textId="7777777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  <w:p w14:paraId="2B4FF182" w14:textId="1225E864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ponse options:</w:t>
            </w:r>
          </w:p>
          <w:p w14:paraId="1E3D2A17" w14:textId="7777777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$1- $199 ($1- $10,399)</w:t>
            </w:r>
          </w:p>
          <w:p w14:paraId="029AA5B8" w14:textId="4CF78435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$200 - $299 ($10,400 - $15,599)</w:t>
            </w:r>
          </w:p>
          <w:p w14:paraId="4379CD0B" w14:textId="07933719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$300 - $399 ($15,600 -$20,799)</w:t>
            </w:r>
          </w:p>
          <w:p w14:paraId="0A530E7B" w14:textId="1E6D7270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$400 -$599 ($20,800 - $31,199)</w:t>
            </w:r>
          </w:p>
          <w:p w14:paraId="39EFF431" w14:textId="7AA87ADA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$600 - $799 ($31,200 - $41,599)</w:t>
            </w:r>
          </w:p>
          <w:p w14:paraId="778BEDF1" w14:textId="187126C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$800 - $999 ($41,600 - $51,999)</w:t>
            </w:r>
          </w:p>
          <w:p w14:paraId="5D0BC091" w14:textId="482CDDF0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$1000 - $1249 ($52,000 - $64,999)</w:t>
            </w:r>
          </w:p>
          <w:p w14:paraId="68AB0AC8" w14:textId="438F49A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$1250 - $1499 ($65,000 - $77,999)</w:t>
            </w:r>
          </w:p>
          <w:p w14:paraId="61854989" w14:textId="100777F5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$1500 - $1,999 ($78,000 - $103,999)</w:t>
            </w:r>
          </w:p>
          <w:p w14:paraId="3B4EB797" w14:textId="29999F6D" w:rsidR="006514D2" w:rsidRPr="003624C9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$2000 or more ($104,000 or more)</w:t>
            </w:r>
          </w:p>
        </w:tc>
        <w:tc>
          <w:tcPr>
            <w:tcW w:w="1930" w:type="dxa"/>
          </w:tcPr>
          <w:p w14:paraId="2B4B2CF4" w14:textId="77777777" w:rsidR="006514D2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</w:rPr>
            </w:pPr>
            <w:r w:rsidRPr="00C507FE">
              <w:rPr>
                <w:rFonts w:ascii="Times New Roman" w:eastAsia="Calibri" w:hAnsi="Times New Roman" w:cs="Times New Roman"/>
              </w:rPr>
              <w:t>&lt;AU$52000/year</w:t>
            </w:r>
          </w:p>
          <w:p w14:paraId="55E6014F" w14:textId="02EE2955" w:rsidR="006514D2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</w:rPr>
            </w:pPr>
            <w:r w:rsidRPr="00C507FE">
              <w:rPr>
                <w:rFonts w:ascii="Times New Roman" w:eastAsia="Calibri" w:hAnsi="Times New Roman" w:cs="Times New Roman"/>
              </w:rPr>
              <w:t>≥AU$52000/year</w:t>
            </w:r>
          </w:p>
        </w:tc>
        <w:tc>
          <w:tcPr>
            <w:tcW w:w="1765" w:type="dxa"/>
          </w:tcPr>
          <w:p w14:paraId="7282084C" w14:textId="17BB841C" w:rsidR="006514D2" w:rsidRPr="00C507FE" w:rsidRDefault="006514D2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C507FE">
              <w:rPr>
                <w:rFonts w:ascii="Times New Roman" w:eastAsia="Calibri" w:hAnsi="Times New Roman" w:cs="Times New Roman"/>
              </w:rPr>
              <w:t>≥AU$52000/year</w:t>
            </w:r>
          </w:p>
        </w:tc>
      </w:tr>
      <w:tr w:rsidR="006514D2" w:rsidRPr="00C507FE" w14:paraId="69F2FE91" w14:textId="018548BE" w:rsidTr="003F1AE2">
        <w:tc>
          <w:tcPr>
            <w:tcW w:w="1595" w:type="dxa"/>
          </w:tcPr>
          <w:p w14:paraId="0A9FB981" w14:textId="58FE3ADF" w:rsidR="006514D2" w:rsidRPr="00DB0445" w:rsidRDefault="006514D2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Income concerns</w:t>
            </w:r>
          </w:p>
        </w:tc>
        <w:tc>
          <w:tcPr>
            <w:tcW w:w="3726" w:type="dxa"/>
          </w:tcPr>
          <w:p w14:paraId="72D3495E" w14:textId="7777777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s a result of the COVID-19 pandemic, do you have concerns or worries about your household income?</w:t>
            </w:r>
          </w:p>
          <w:p w14:paraId="0488207E" w14:textId="7777777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  <w:p w14:paraId="5560D941" w14:textId="7777777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ponse options:</w:t>
            </w:r>
          </w:p>
          <w:p w14:paraId="72E2FA41" w14:textId="2ED54AEA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No</w:t>
            </w:r>
          </w:p>
          <w:p w14:paraId="0488A782" w14:textId="47A7C85A" w:rsidR="006514D2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1930" w:type="dxa"/>
          </w:tcPr>
          <w:p w14:paraId="416FDF96" w14:textId="77777777" w:rsidR="006514D2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C507FE">
              <w:rPr>
                <w:rFonts w:ascii="Times New Roman" w:hAnsi="Times New Roman" w:cs="Times New Roman"/>
              </w:rPr>
              <w:t>No</w:t>
            </w:r>
          </w:p>
          <w:p w14:paraId="098EE937" w14:textId="4EB8E333" w:rsidR="006514D2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C507FE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1765" w:type="dxa"/>
          </w:tcPr>
          <w:p w14:paraId="714461AF" w14:textId="282D06E2" w:rsidR="006514D2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C507FE">
              <w:rPr>
                <w:rFonts w:ascii="Times New Roman" w:hAnsi="Times New Roman" w:cs="Times New Roman"/>
              </w:rPr>
              <w:t>No</w:t>
            </w:r>
          </w:p>
        </w:tc>
      </w:tr>
      <w:tr w:rsidR="00435827" w:rsidRPr="0000727D" w14:paraId="4D396E3C" w14:textId="77777777" w:rsidTr="003F1AE2">
        <w:tc>
          <w:tcPr>
            <w:tcW w:w="1595" w:type="dxa"/>
          </w:tcPr>
          <w:p w14:paraId="531BF12A" w14:textId="2F68A889" w:rsidR="00435827" w:rsidRPr="00DB0445" w:rsidRDefault="00435827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Marital status</w:t>
            </w:r>
          </w:p>
        </w:tc>
        <w:tc>
          <w:tcPr>
            <w:tcW w:w="3726" w:type="dxa"/>
          </w:tcPr>
          <w:p w14:paraId="7AA843E8" w14:textId="77777777" w:rsidR="00435827" w:rsidRPr="0000727D" w:rsidRDefault="000C736F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</w:rPr>
            </w:pPr>
            <w:r w:rsidRPr="0000727D">
              <w:rPr>
                <w:rFonts w:ascii="Times New Roman" w:eastAsia="Calibri" w:hAnsi="Times New Roman" w:cs="Times New Roman"/>
              </w:rPr>
              <w:t>What is your marital status?</w:t>
            </w:r>
          </w:p>
          <w:p w14:paraId="34C609D5" w14:textId="77777777" w:rsidR="00D02970" w:rsidRPr="0000727D" w:rsidRDefault="00D02970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</w:rPr>
            </w:pPr>
          </w:p>
          <w:p w14:paraId="792949FD" w14:textId="2D7417C6" w:rsidR="00D02970" w:rsidRPr="0000727D" w:rsidRDefault="00D02970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</w:rPr>
            </w:pPr>
            <w:r w:rsidRPr="0000727D">
              <w:rPr>
                <w:rFonts w:ascii="Times New Roman" w:eastAsia="Calibri" w:hAnsi="Times New Roman" w:cs="Times New Roman"/>
              </w:rPr>
              <w:t>Response options:</w:t>
            </w:r>
          </w:p>
          <w:p w14:paraId="56EBFDB4" w14:textId="0ABDFA44" w:rsidR="00D02970" w:rsidRPr="0000727D" w:rsidRDefault="00D02970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</w:rPr>
            </w:pPr>
            <w:r w:rsidRPr="0000727D">
              <w:rPr>
                <w:rFonts w:ascii="Times New Roman" w:eastAsia="Calibri" w:hAnsi="Times New Roman" w:cs="Times New Roman"/>
              </w:rPr>
              <w:t xml:space="preserve"> -</w:t>
            </w:r>
            <w:r w:rsidR="00B977D6">
              <w:rPr>
                <w:rFonts w:ascii="Times New Roman" w:eastAsia="Calibri" w:hAnsi="Times New Roman" w:cs="Times New Roman"/>
              </w:rPr>
              <w:t xml:space="preserve"> </w:t>
            </w:r>
            <w:r w:rsidR="006D5980" w:rsidRPr="0000727D">
              <w:rPr>
                <w:rFonts w:ascii="Times New Roman" w:eastAsia="Calibri" w:hAnsi="Times New Roman" w:cs="Times New Roman"/>
              </w:rPr>
              <w:t>Married</w:t>
            </w:r>
          </w:p>
          <w:p w14:paraId="15F05AFB" w14:textId="3536C6D0" w:rsidR="006D5980" w:rsidRPr="0000727D" w:rsidRDefault="006D5980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</w:rPr>
            </w:pPr>
            <w:r w:rsidRPr="0000727D">
              <w:rPr>
                <w:rFonts w:ascii="Times New Roman" w:eastAsia="Calibri" w:hAnsi="Times New Roman" w:cs="Times New Roman"/>
              </w:rPr>
              <w:t xml:space="preserve"> -</w:t>
            </w:r>
            <w:r w:rsidR="00B977D6">
              <w:rPr>
                <w:rFonts w:ascii="Times New Roman" w:eastAsia="Calibri" w:hAnsi="Times New Roman" w:cs="Times New Roman"/>
              </w:rPr>
              <w:t xml:space="preserve"> </w:t>
            </w:r>
            <w:r w:rsidRPr="0000727D">
              <w:rPr>
                <w:rFonts w:ascii="Times New Roman" w:eastAsia="Calibri" w:hAnsi="Times New Roman" w:cs="Times New Roman"/>
              </w:rPr>
              <w:t>De</w:t>
            </w:r>
            <w:r w:rsidR="0000727D">
              <w:rPr>
                <w:rFonts w:ascii="Times New Roman" w:eastAsia="Calibri" w:hAnsi="Times New Roman" w:cs="Times New Roman"/>
              </w:rPr>
              <w:t xml:space="preserve"> </w:t>
            </w:r>
            <w:r w:rsidRPr="0000727D">
              <w:rPr>
                <w:rFonts w:ascii="Times New Roman" w:eastAsia="Calibri" w:hAnsi="Times New Roman" w:cs="Times New Roman"/>
              </w:rPr>
              <w:t>facto/Living with partner</w:t>
            </w:r>
          </w:p>
          <w:p w14:paraId="6E8CEEAF" w14:textId="1175F7AD" w:rsidR="006D5980" w:rsidRPr="0000727D" w:rsidRDefault="006D5980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</w:rPr>
            </w:pPr>
            <w:r w:rsidRPr="0000727D">
              <w:rPr>
                <w:rFonts w:ascii="Times New Roman" w:eastAsia="Calibri" w:hAnsi="Times New Roman" w:cs="Times New Roman"/>
              </w:rPr>
              <w:t xml:space="preserve"> -</w:t>
            </w:r>
            <w:r w:rsidR="00B977D6">
              <w:rPr>
                <w:rFonts w:ascii="Times New Roman" w:eastAsia="Calibri" w:hAnsi="Times New Roman" w:cs="Times New Roman"/>
              </w:rPr>
              <w:t xml:space="preserve"> </w:t>
            </w:r>
            <w:r w:rsidRPr="0000727D">
              <w:rPr>
                <w:rFonts w:ascii="Times New Roman" w:eastAsia="Calibri" w:hAnsi="Times New Roman" w:cs="Times New Roman"/>
              </w:rPr>
              <w:t>Widowed</w:t>
            </w:r>
          </w:p>
          <w:p w14:paraId="67FA11BE" w14:textId="75AB60B7" w:rsidR="006D5980" w:rsidRPr="0000727D" w:rsidRDefault="006D5980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</w:rPr>
            </w:pPr>
            <w:r w:rsidRPr="0000727D">
              <w:rPr>
                <w:rFonts w:ascii="Times New Roman" w:eastAsia="Calibri" w:hAnsi="Times New Roman" w:cs="Times New Roman"/>
              </w:rPr>
              <w:t xml:space="preserve"> -</w:t>
            </w:r>
            <w:r w:rsidR="00B977D6">
              <w:rPr>
                <w:rFonts w:ascii="Times New Roman" w:eastAsia="Calibri" w:hAnsi="Times New Roman" w:cs="Times New Roman"/>
              </w:rPr>
              <w:t xml:space="preserve"> </w:t>
            </w:r>
            <w:r w:rsidRPr="0000727D">
              <w:rPr>
                <w:rFonts w:ascii="Times New Roman" w:eastAsia="Calibri" w:hAnsi="Times New Roman" w:cs="Times New Roman"/>
              </w:rPr>
              <w:t>Divorced/separated</w:t>
            </w:r>
          </w:p>
          <w:p w14:paraId="3E478E6B" w14:textId="4AAA4783" w:rsidR="006D5980" w:rsidRPr="0000727D" w:rsidRDefault="006D5980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</w:rPr>
            </w:pPr>
            <w:r w:rsidRPr="0000727D">
              <w:rPr>
                <w:rFonts w:ascii="Times New Roman" w:eastAsia="Calibri" w:hAnsi="Times New Roman" w:cs="Times New Roman"/>
              </w:rPr>
              <w:t xml:space="preserve"> </w:t>
            </w:r>
            <w:r w:rsidR="00BF41FD" w:rsidRPr="0000727D">
              <w:rPr>
                <w:rFonts w:ascii="Times New Roman" w:eastAsia="Calibri" w:hAnsi="Times New Roman" w:cs="Times New Roman"/>
              </w:rPr>
              <w:t>-</w:t>
            </w:r>
            <w:r w:rsidR="00B977D6">
              <w:rPr>
                <w:rFonts w:ascii="Times New Roman" w:eastAsia="Calibri" w:hAnsi="Times New Roman" w:cs="Times New Roman"/>
              </w:rPr>
              <w:t xml:space="preserve"> </w:t>
            </w:r>
            <w:r w:rsidR="00BF41FD" w:rsidRPr="0000727D">
              <w:rPr>
                <w:rFonts w:ascii="Times New Roman" w:eastAsia="Calibri" w:hAnsi="Times New Roman" w:cs="Times New Roman"/>
              </w:rPr>
              <w:t>Never married</w:t>
            </w:r>
          </w:p>
          <w:p w14:paraId="328A187D" w14:textId="01865053" w:rsidR="00BF41FD" w:rsidRPr="0000727D" w:rsidRDefault="00BF41FD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</w:rPr>
            </w:pPr>
            <w:r w:rsidRPr="0000727D">
              <w:rPr>
                <w:rFonts w:ascii="Times New Roman" w:eastAsia="Calibri" w:hAnsi="Times New Roman" w:cs="Times New Roman"/>
              </w:rPr>
              <w:t xml:space="preserve"> -</w:t>
            </w:r>
            <w:r w:rsidR="00B977D6">
              <w:rPr>
                <w:rFonts w:ascii="Times New Roman" w:eastAsia="Calibri" w:hAnsi="Times New Roman" w:cs="Times New Roman"/>
              </w:rPr>
              <w:t xml:space="preserve"> </w:t>
            </w:r>
            <w:r w:rsidRPr="0000727D">
              <w:rPr>
                <w:rFonts w:ascii="Times New Roman" w:eastAsia="Calibri" w:hAnsi="Times New Roman" w:cs="Times New Roman"/>
              </w:rPr>
              <w:t>Prefer not to say</w:t>
            </w:r>
          </w:p>
          <w:p w14:paraId="71FFB22B" w14:textId="439B2CD0" w:rsidR="000C736F" w:rsidRPr="0000727D" w:rsidRDefault="000C736F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930" w:type="dxa"/>
          </w:tcPr>
          <w:p w14:paraId="5F66CE16" w14:textId="4EE3C9CF" w:rsidR="00435827" w:rsidRPr="0000727D" w:rsidRDefault="00BF41FD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</w:rPr>
            </w:pPr>
            <w:r w:rsidRPr="0000727D">
              <w:rPr>
                <w:rFonts w:ascii="Times New Roman" w:eastAsia="Calibri" w:hAnsi="Times New Roman" w:cs="Times New Roman"/>
              </w:rPr>
              <w:t>Married</w:t>
            </w:r>
            <w:r w:rsidR="009327DA" w:rsidRPr="0000727D">
              <w:rPr>
                <w:rFonts w:ascii="Times New Roman" w:eastAsia="Calibri" w:hAnsi="Times New Roman" w:cs="Times New Roman"/>
              </w:rPr>
              <w:t>/</w:t>
            </w:r>
            <w:proofErr w:type="spellStart"/>
            <w:r w:rsidR="009327DA" w:rsidRPr="0000727D">
              <w:rPr>
                <w:rFonts w:ascii="Times New Roman" w:eastAsia="Calibri" w:hAnsi="Times New Roman" w:cs="Times New Roman"/>
              </w:rPr>
              <w:t>Defacto</w:t>
            </w:r>
            <w:proofErr w:type="spellEnd"/>
          </w:p>
          <w:p w14:paraId="1B6296B2" w14:textId="44C53793" w:rsidR="009327DA" w:rsidRPr="0000727D" w:rsidRDefault="009327DA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</w:rPr>
            </w:pPr>
            <w:r w:rsidRPr="0000727D">
              <w:rPr>
                <w:rFonts w:ascii="Times New Roman" w:eastAsia="Calibri" w:hAnsi="Times New Roman" w:cs="Times New Roman"/>
              </w:rPr>
              <w:t>Not married/De</w:t>
            </w:r>
            <w:r w:rsidR="0000727D">
              <w:rPr>
                <w:rFonts w:ascii="Times New Roman" w:eastAsia="Calibri" w:hAnsi="Times New Roman" w:cs="Times New Roman"/>
              </w:rPr>
              <w:t xml:space="preserve"> </w:t>
            </w:r>
            <w:r w:rsidRPr="0000727D">
              <w:rPr>
                <w:rFonts w:ascii="Times New Roman" w:eastAsia="Calibri" w:hAnsi="Times New Roman" w:cs="Times New Roman"/>
              </w:rPr>
              <w:t>facto</w:t>
            </w:r>
          </w:p>
          <w:p w14:paraId="79631A9F" w14:textId="4F88241D" w:rsidR="009327DA" w:rsidRPr="0000727D" w:rsidRDefault="009327DA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</w:rPr>
            </w:pPr>
            <w:r w:rsidRPr="0000727D">
              <w:rPr>
                <w:rFonts w:ascii="Times New Roman" w:eastAsia="Calibri" w:hAnsi="Times New Roman" w:cs="Times New Roman"/>
              </w:rPr>
              <w:t>All other categories</w:t>
            </w:r>
            <w:r w:rsidR="0000727D" w:rsidRPr="0000727D">
              <w:rPr>
                <w:rFonts w:ascii="Times New Roman" w:eastAsia="Calibri" w:hAnsi="Times New Roman" w:cs="Times New Roman"/>
              </w:rPr>
              <w:t xml:space="preserve"> combined</w:t>
            </w:r>
          </w:p>
        </w:tc>
        <w:tc>
          <w:tcPr>
            <w:tcW w:w="1765" w:type="dxa"/>
          </w:tcPr>
          <w:p w14:paraId="4D65B17F" w14:textId="77777777" w:rsidR="009327DA" w:rsidRPr="0000727D" w:rsidRDefault="009327DA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</w:rPr>
            </w:pPr>
            <w:r w:rsidRPr="0000727D">
              <w:rPr>
                <w:rFonts w:ascii="Times New Roman" w:eastAsia="Calibri" w:hAnsi="Times New Roman" w:cs="Times New Roman"/>
              </w:rPr>
              <w:t>Married/</w:t>
            </w:r>
            <w:proofErr w:type="spellStart"/>
            <w:r w:rsidRPr="0000727D">
              <w:rPr>
                <w:rFonts w:ascii="Times New Roman" w:eastAsia="Calibri" w:hAnsi="Times New Roman" w:cs="Times New Roman"/>
              </w:rPr>
              <w:t>Defacto</w:t>
            </w:r>
            <w:proofErr w:type="spellEnd"/>
          </w:p>
          <w:p w14:paraId="6A014177" w14:textId="79755039" w:rsidR="00435827" w:rsidRPr="0000727D" w:rsidRDefault="00435827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</w:rPr>
            </w:pPr>
          </w:p>
        </w:tc>
      </w:tr>
      <w:tr w:rsidR="006514D2" w:rsidRPr="00C507FE" w14:paraId="3BF3EACC" w14:textId="67646D69" w:rsidTr="003F1AE2">
        <w:tc>
          <w:tcPr>
            <w:tcW w:w="1595" w:type="dxa"/>
          </w:tcPr>
          <w:p w14:paraId="0223562F" w14:textId="6C8CFA76" w:rsidR="006514D2" w:rsidRPr="00DB0445" w:rsidRDefault="006514D2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Education level</w:t>
            </w:r>
          </w:p>
        </w:tc>
        <w:tc>
          <w:tcPr>
            <w:tcW w:w="3726" w:type="dxa"/>
          </w:tcPr>
          <w:p w14:paraId="3490CDB1" w14:textId="7777777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hat is your highest education level?</w:t>
            </w:r>
          </w:p>
          <w:p w14:paraId="02692B0F" w14:textId="7777777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  <w:p w14:paraId="37793EB4" w14:textId="05F6653D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ponse options:</w:t>
            </w:r>
          </w:p>
          <w:p w14:paraId="35594C5A" w14:textId="18C42A91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Primary schooling only</w:t>
            </w:r>
          </w:p>
          <w:p w14:paraId="5661C94F" w14:textId="38A1A8CF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Secondary schooling not completed</w:t>
            </w:r>
          </w:p>
          <w:p w14:paraId="3F989391" w14:textId="2CD5F204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Secondary schooling completed</w:t>
            </w:r>
          </w:p>
          <w:p w14:paraId="7EE7C6DD" w14:textId="26B25953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Trade qualification/TAFE</w:t>
            </w:r>
          </w:p>
          <w:p w14:paraId="17F02BD2" w14:textId="23197EC6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University/</w:t>
            </w:r>
            <w:proofErr w:type="gramStart"/>
            <w:r>
              <w:rPr>
                <w:rFonts w:ascii="Times New Roman" w:hAnsi="Times New Roman" w:cs="Times New Roman"/>
              </w:rPr>
              <w:t>other</w:t>
            </w:r>
            <w:proofErr w:type="gramEnd"/>
            <w:r>
              <w:rPr>
                <w:rFonts w:ascii="Times New Roman" w:hAnsi="Times New Roman" w:cs="Times New Roman"/>
              </w:rPr>
              <w:t xml:space="preserve"> tertiary</w:t>
            </w:r>
          </w:p>
          <w:p w14:paraId="2A1CF617" w14:textId="24213F8F" w:rsidR="006514D2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Other</w:t>
            </w:r>
          </w:p>
        </w:tc>
        <w:tc>
          <w:tcPr>
            <w:tcW w:w="1930" w:type="dxa"/>
          </w:tcPr>
          <w:p w14:paraId="448AC3AB" w14:textId="77777777" w:rsidR="006514D2" w:rsidRDefault="006514D2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C507FE">
              <w:rPr>
                <w:rFonts w:ascii="Times New Roman" w:hAnsi="Times New Roman" w:cs="Times New Roman"/>
              </w:rPr>
              <w:lastRenderedPageBreak/>
              <w:t>University/</w:t>
            </w:r>
            <w:proofErr w:type="gramStart"/>
            <w:r w:rsidRPr="00C507FE">
              <w:rPr>
                <w:rFonts w:ascii="Times New Roman" w:hAnsi="Times New Roman" w:cs="Times New Roman"/>
              </w:rPr>
              <w:t>other</w:t>
            </w:r>
            <w:proofErr w:type="gramEnd"/>
            <w:r w:rsidRPr="00C507FE">
              <w:rPr>
                <w:rFonts w:ascii="Times New Roman" w:hAnsi="Times New Roman" w:cs="Times New Roman"/>
              </w:rPr>
              <w:t xml:space="preserve"> tertiary </w:t>
            </w:r>
          </w:p>
          <w:p w14:paraId="34199C09" w14:textId="3F0E676F" w:rsidR="006514D2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All other categories combined</w:t>
            </w:r>
          </w:p>
        </w:tc>
        <w:tc>
          <w:tcPr>
            <w:tcW w:w="1765" w:type="dxa"/>
          </w:tcPr>
          <w:p w14:paraId="01E3AC0D" w14:textId="77777777" w:rsidR="006514D2" w:rsidRDefault="006514D2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C507FE">
              <w:rPr>
                <w:rFonts w:ascii="Times New Roman" w:hAnsi="Times New Roman" w:cs="Times New Roman"/>
              </w:rPr>
              <w:lastRenderedPageBreak/>
              <w:t>University/</w:t>
            </w:r>
            <w:proofErr w:type="gramStart"/>
            <w:r w:rsidRPr="00C507FE">
              <w:rPr>
                <w:rFonts w:ascii="Times New Roman" w:hAnsi="Times New Roman" w:cs="Times New Roman"/>
              </w:rPr>
              <w:t>other</w:t>
            </w:r>
            <w:proofErr w:type="gramEnd"/>
            <w:r w:rsidRPr="00C507FE">
              <w:rPr>
                <w:rFonts w:ascii="Times New Roman" w:hAnsi="Times New Roman" w:cs="Times New Roman"/>
              </w:rPr>
              <w:t xml:space="preserve"> tertiary </w:t>
            </w:r>
          </w:p>
          <w:p w14:paraId="12C63DAC" w14:textId="77777777" w:rsidR="006514D2" w:rsidRPr="00C507FE" w:rsidRDefault="006514D2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  <w:tr w:rsidR="006514D2" w:rsidRPr="00C507FE" w14:paraId="024569F1" w14:textId="5A38B1DF" w:rsidTr="003F1AE2">
        <w:tc>
          <w:tcPr>
            <w:tcW w:w="1595" w:type="dxa"/>
          </w:tcPr>
          <w:p w14:paraId="4F598C67" w14:textId="1524D6FE" w:rsidR="006514D2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3726" w:type="dxa"/>
          </w:tcPr>
          <w:p w14:paraId="17836842" w14:textId="57D8042B" w:rsidR="006514D2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930" w:type="dxa"/>
          </w:tcPr>
          <w:p w14:paraId="27435EC8" w14:textId="2E8EBC3B" w:rsidR="006514D2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765" w:type="dxa"/>
          </w:tcPr>
          <w:p w14:paraId="4C0C8F4E" w14:textId="31EE52AE" w:rsidR="006514D2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</w:tc>
      </w:tr>
      <w:tr w:rsidR="00C67A85" w:rsidRPr="00C507FE" w14:paraId="1CAA7117" w14:textId="77777777" w:rsidTr="003F1AE2">
        <w:tc>
          <w:tcPr>
            <w:tcW w:w="1595" w:type="dxa"/>
          </w:tcPr>
          <w:p w14:paraId="10B5A429" w14:textId="734A7B1A" w:rsidR="00C67A85" w:rsidRPr="00DB0445" w:rsidRDefault="00C67A85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Dependents</w:t>
            </w:r>
          </w:p>
        </w:tc>
        <w:tc>
          <w:tcPr>
            <w:tcW w:w="3726" w:type="dxa"/>
          </w:tcPr>
          <w:p w14:paraId="36118A4E" w14:textId="77777777" w:rsidR="00C67A85" w:rsidRDefault="00B71256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B71256">
              <w:rPr>
                <w:rFonts w:ascii="Times New Roman" w:hAnsi="Times New Roman" w:cs="Times New Roman"/>
              </w:rPr>
              <w:t>How many dependent children do you have?</w:t>
            </w:r>
          </w:p>
          <w:p w14:paraId="75637916" w14:textId="77777777" w:rsidR="00EC5E20" w:rsidRDefault="00EC5E20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ponse options:</w:t>
            </w:r>
          </w:p>
          <w:p w14:paraId="0D2F893B" w14:textId="2A900B52" w:rsidR="00EC5E20" w:rsidRDefault="00EB5A95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1</w:t>
            </w:r>
          </w:p>
          <w:p w14:paraId="678310CA" w14:textId="23CD8D66" w:rsidR="00EB5A95" w:rsidRDefault="00EB5A95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2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</w:p>
          <w:p w14:paraId="51CCACA0" w14:textId="1FB64C76" w:rsidR="00EB5A95" w:rsidRDefault="00EB5A95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3</w:t>
            </w:r>
          </w:p>
          <w:p w14:paraId="04E57EF4" w14:textId="2FA00C81" w:rsidR="00EB5A95" w:rsidRDefault="00EB5A95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4</w:t>
            </w:r>
          </w:p>
          <w:p w14:paraId="4ED1026D" w14:textId="2A0C8F33" w:rsidR="00EB5A95" w:rsidRDefault="00EB5A95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5</w:t>
            </w:r>
          </w:p>
          <w:p w14:paraId="02765FEB" w14:textId="3EDE654E" w:rsidR="00EB5A95" w:rsidRDefault="00EB5A95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6</w:t>
            </w:r>
          </w:p>
          <w:p w14:paraId="281903D2" w14:textId="74E129A4" w:rsidR="00EC5CCF" w:rsidRDefault="00EC5CC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7</w:t>
            </w:r>
          </w:p>
          <w:p w14:paraId="21F8E6C9" w14:textId="7D075D47" w:rsidR="00EC5CCF" w:rsidRDefault="00EC5CC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8</w:t>
            </w:r>
          </w:p>
          <w:p w14:paraId="26A2B97B" w14:textId="1E9271CB" w:rsidR="00EC5CCF" w:rsidRDefault="00EC5CC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9</w:t>
            </w:r>
          </w:p>
          <w:p w14:paraId="23677810" w14:textId="73243C1B" w:rsidR="00EB5A95" w:rsidRPr="00C507FE" w:rsidRDefault="00EC5CC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&gt;10</w:t>
            </w:r>
          </w:p>
        </w:tc>
        <w:tc>
          <w:tcPr>
            <w:tcW w:w="1930" w:type="dxa"/>
          </w:tcPr>
          <w:p w14:paraId="2598E941" w14:textId="77777777" w:rsidR="00C67A85" w:rsidRDefault="00CF474D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es</w:t>
            </w:r>
          </w:p>
          <w:p w14:paraId="5375B602" w14:textId="0C21A7B4" w:rsidR="00CF474D" w:rsidRPr="00C507FE" w:rsidRDefault="00CF474D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1765" w:type="dxa"/>
          </w:tcPr>
          <w:p w14:paraId="65D44D68" w14:textId="2ED46DC9" w:rsidR="00C67A85" w:rsidRPr="00C507FE" w:rsidRDefault="00CF474D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es</w:t>
            </w:r>
          </w:p>
        </w:tc>
      </w:tr>
      <w:tr w:rsidR="00CF474D" w:rsidRPr="00C507FE" w14:paraId="6E258291" w14:textId="77777777" w:rsidTr="003F1AE2">
        <w:tc>
          <w:tcPr>
            <w:tcW w:w="1595" w:type="dxa"/>
          </w:tcPr>
          <w:p w14:paraId="5A83F385" w14:textId="63030395" w:rsidR="00CF474D" w:rsidRPr="00DB0445" w:rsidRDefault="00CF474D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Life events</w:t>
            </w:r>
          </w:p>
        </w:tc>
        <w:tc>
          <w:tcPr>
            <w:tcW w:w="3726" w:type="dxa"/>
          </w:tcPr>
          <w:p w14:paraId="4689AEB4" w14:textId="4B2C01AE" w:rsidR="007D2A66" w:rsidRPr="007D2A66" w:rsidRDefault="007D2A66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7D2A66">
              <w:rPr>
                <w:rFonts w:ascii="Times New Roman" w:hAnsi="Times New Roman" w:cs="Times New Roman"/>
              </w:rPr>
              <w:t>Use Q</w:t>
            </w:r>
            <w:r w:rsidR="009D418D">
              <w:rPr>
                <w:rFonts w:ascii="Times New Roman" w:hAnsi="Times New Roman" w:cs="Times New Roman"/>
              </w:rPr>
              <w:t xml:space="preserve">uestion </w:t>
            </w:r>
            <w:r w:rsidRPr="007D2A66">
              <w:rPr>
                <w:rFonts w:ascii="Times New Roman" w:hAnsi="Times New Roman" w:cs="Times New Roman"/>
              </w:rPr>
              <w:t>152 only of Recent Life Events scale</w:t>
            </w:r>
          </w:p>
          <w:p w14:paraId="29145342" w14:textId="77777777" w:rsidR="00CF474D" w:rsidRDefault="007D2A66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7D2A66">
              <w:rPr>
                <w:rFonts w:ascii="Times New Roman" w:hAnsi="Times New Roman" w:cs="Times New Roman"/>
              </w:rPr>
              <w:t>(Range 13-24)</w:t>
            </w:r>
          </w:p>
          <w:p w14:paraId="24295439" w14:textId="5A3824F8" w:rsidR="00447530" w:rsidRDefault="00447530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447530">
              <w:rPr>
                <w:rFonts w:ascii="Times New Roman" w:hAnsi="Times New Roman" w:cs="Times New Roman"/>
              </w:rPr>
              <w:t xml:space="preserve">Please indicate whether any of the following life events listed below have happened to you in the past 12 months. </w:t>
            </w:r>
          </w:p>
          <w:p w14:paraId="3ECE0059" w14:textId="77777777" w:rsidR="00C925A6" w:rsidRDefault="00C925A6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  <w:p w14:paraId="46282131" w14:textId="77777777" w:rsidR="0049017F" w:rsidRDefault="0049017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ponse options:</w:t>
            </w:r>
          </w:p>
          <w:p w14:paraId="422087B4" w14:textId="29B6F807" w:rsidR="0049017F" w:rsidRDefault="0049017F" w:rsidP="00973A64">
            <w:pPr>
              <w:pStyle w:val="ListParagraph"/>
              <w:numPr>
                <w:ilvl w:val="0"/>
                <w:numId w:val="3"/>
              </w:numPr>
              <w:spacing w:line="360" w:lineRule="auto"/>
              <w:jc w:val="left"/>
              <w:rPr>
                <w:rFonts w:ascii="Times New Roman" w:hAnsi="Times New Roman" w:cs="Times New Roman"/>
              </w:rPr>
            </w:pPr>
            <w:r w:rsidRPr="0049017F">
              <w:rPr>
                <w:rFonts w:ascii="Times New Roman" w:hAnsi="Times New Roman" w:cs="Times New Roman"/>
              </w:rPr>
              <w:t>Close relative/family member hospitalised</w:t>
            </w:r>
          </w:p>
          <w:p w14:paraId="59F29E22" w14:textId="008D4B5D" w:rsidR="0049017F" w:rsidRDefault="005B3FC8" w:rsidP="00973A64">
            <w:pPr>
              <w:pStyle w:val="ListParagraph"/>
              <w:numPr>
                <w:ilvl w:val="0"/>
                <w:numId w:val="3"/>
              </w:numPr>
              <w:spacing w:line="36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amily member died</w:t>
            </w:r>
          </w:p>
          <w:p w14:paraId="514E32BC" w14:textId="1AFCCC04" w:rsidR="005B3FC8" w:rsidRDefault="005B3FC8" w:rsidP="00973A64">
            <w:pPr>
              <w:pStyle w:val="ListParagraph"/>
              <w:numPr>
                <w:ilvl w:val="0"/>
                <w:numId w:val="3"/>
              </w:numPr>
              <w:spacing w:line="36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guments/marital difficulties</w:t>
            </w:r>
          </w:p>
          <w:p w14:paraId="73C371D2" w14:textId="135A306D" w:rsidR="005B3FC8" w:rsidRDefault="008154F5" w:rsidP="00973A64">
            <w:pPr>
              <w:pStyle w:val="ListParagraph"/>
              <w:numPr>
                <w:ilvl w:val="0"/>
                <w:numId w:val="3"/>
              </w:numPr>
              <w:spacing w:line="36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eparated/relationship breakdown</w:t>
            </w:r>
          </w:p>
          <w:p w14:paraId="5B8D9B6F" w14:textId="4AC8AFA6" w:rsidR="008154F5" w:rsidRDefault="008154F5" w:rsidP="00973A64">
            <w:pPr>
              <w:pStyle w:val="ListParagraph"/>
              <w:numPr>
                <w:ilvl w:val="0"/>
                <w:numId w:val="3"/>
              </w:numPr>
              <w:spacing w:line="36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erious arguments with household member</w:t>
            </w:r>
          </w:p>
          <w:p w14:paraId="02FC380F" w14:textId="309A285B" w:rsidR="008154F5" w:rsidRDefault="0060106D" w:rsidP="00973A64">
            <w:pPr>
              <w:pStyle w:val="ListParagraph"/>
              <w:numPr>
                <w:ilvl w:val="0"/>
                <w:numId w:val="3"/>
              </w:numPr>
              <w:spacing w:line="36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Serious argument with close friend, neighbour relative not living in same household</w:t>
            </w:r>
          </w:p>
          <w:p w14:paraId="2EE8183B" w14:textId="3836DA46" w:rsidR="0060106D" w:rsidRDefault="00BE243C" w:rsidP="00973A64">
            <w:pPr>
              <w:pStyle w:val="ListParagraph"/>
              <w:numPr>
                <w:ilvl w:val="0"/>
                <w:numId w:val="3"/>
              </w:numPr>
              <w:spacing w:line="36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nemployed/seeking employment for a month or more</w:t>
            </w:r>
          </w:p>
          <w:p w14:paraId="31F1F408" w14:textId="50230452" w:rsidR="00BE243C" w:rsidRDefault="00BE243C" w:rsidP="00973A64">
            <w:pPr>
              <w:pStyle w:val="ListParagraph"/>
              <w:numPr>
                <w:ilvl w:val="0"/>
                <w:numId w:val="3"/>
              </w:numPr>
              <w:spacing w:line="36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acked/downgraded at work</w:t>
            </w:r>
          </w:p>
          <w:p w14:paraId="720FD475" w14:textId="52BB1102" w:rsidR="00BE243C" w:rsidRDefault="00BE243C" w:rsidP="00973A64">
            <w:pPr>
              <w:pStyle w:val="ListParagraph"/>
              <w:numPr>
                <w:ilvl w:val="0"/>
                <w:numId w:val="3"/>
              </w:numPr>
              <w:spacing w:line="36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jor financial crisis</w:t>
            </w:r>
          </w:p>
          <w:p w14:paraId="20EC7F82" w14:textId="3B5E7F94" w:rsidR="00BE243C" w:rsidRDefault="00AB010F" w:rsidP="00973A64">
            <w:pPr>
              <w:pStyle w:val="ListParagraph"/>
              <w:numPr>
                <w:ilvl w:val="0"/>
                <w:numId w:val="3"/>
              </w:numPr>
              <w:spacing w:line="36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olved in accident with serious risk to own health or life of yourself or others</w:t>
            </w:r>
          </w:p>
          <w:p w14:paraId="2F843FE3" w14:textId="25C0834C" w:rsidR="002B0AEE" w:rsidRPr="0049017F" w:rsidRDefault="002B0AEE" w:rsidP="00973A64">
            <w:pPr>
              <w:pStyle w:val="ListParagraph"/>
              <w:numPr>
                <w:ilvl w:val="0"/>
                <w:numId w:val="3"/>
              </w:numPr>
              <w:spacing w:line="360" w:lineRule="auto"/>
              <w:jc w:val="left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Other</w:t>
            </w:r>
            <w:proofErr w:type="gramEnd"/>
            <w:r>
              <w:rPr>
                <w:rFonts w:ascii="Times New Roman" w:hAnsi="Times New Roman" w:cs="Times New Roman"/>
              </w:rPr>
              <w:t xml:space="preserve"> adverse event</w:t>
            </w:r>
          </w:p>
          <w:p w14:paraId="13221F1E" w14:textId="1556C4C3" w:rsidR="0049017F" w:rsidRPr="00B71256" w:rsidRDefault="0049017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930" w:type="dxa"/>
          </w:tcPr>
          <w:p w14:paraId="18E9C172" w14:textId="77777777" w:rsidR="00CF474D" w:rsidRDefault="009E10F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N</w:t>
            </w:r>
            <w:r w:rsidR="005E52DC">
              <w:rPr>
                <w:rFonts w:ascii="Times New Roman" w:hAnsi="Times New Roman" w:cs="Times New Roman"/>
              </w:rPr>
              <w:t>o (score of 24)</w:t>
            </w:r>
          </w:p>
          <w:p w14:paraId="1F1087A9" w14:textId="30EAFAC2" w:rsidR="005E52DC" w:rsidRDefault="005E52DC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es (score of &lt;24)</w:t>
            </w:r>
          </w:p>
        </w:tc>
        <w:tc>
          <w:tcPr>
            <w:tcW w:w="1765" w:type="dxa"/>
          </w:tcPr>
          <w:p w14:paraId="583115FD" w14:textId="0D173690" w:rsidR="00CF474D" w:rsidRDefault="007E08D4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es</w:t>
            </w:r>
          </w:p>
        </w:tc>
      </w:tr>
      <w:tr w:rsidR="007E08D4" w:rsidRPr="00C507FE" w14:paraId="35D42531" w14:textId="77777777" w:rsidTr="003F1AE2">
        <w:tc>
          <w:tcPr>
            <w:tcW w:w="1595" w:type="dxa"/>
          </w:tcPr>
          <w:p w14:paraId="5AF43FEA" w14:textId="5B4185DB" w:rsidR="007E08D4" w:rsidRPr="00DB0445" w:rsidRDefault="00F52A03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Employment status</w:t>
            </w:r>
          </w:p>
        </w:tc>
        <w:tc>
          <w:tcPr>
            <w:tcW w:w="3726" w:type="dxa"/>
          </w:tcPr>
          <w:p w14:paraId="3B8C0422" w14:textId="77777777" w:rsidR="007E08D4" w:rsidRDefault="00F42CC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F42CC2">
              <w:rPr>
                <w:rFonts w:ascii="Times New Roman" w:hAnsi="Times New Roman" w:cs="Times New Roman"/>
              </w:rPr>
              <w:t>Currently, what is your employment status</w:t>
            </w:r>
            <w:r w:rsidR="00C925A6">
              <w:rPr>
                <w:rFonts w:ascii="Times New Roman" w:hAnsi="Times New Roman" w:cs="Times New Roman"/>
              </w:rPr>
              <w:t>?</w:t>
            </w:r>
          </w:p>
          <w:p w14:paraId="36F20285" w14:textId="77777777" w:rsidR="00C925A6" w:rsidRDefault="00C925A6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  <w:p w14:paraId="1FAE0723" w14:textId="79C3DAFA" w:rsidR="00C925A6" w:rsidRDefault="00C925A6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ponse options:</w:t>
            </w:r>
          </w:p>
          <w:p w14:paraId="26B470E1" w14:textId="5022BCF6" w:rsidR="007434FB" w:rsidRDefault="007434FB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 w:rsidRPr="007434FB">
              <w:rPr>
                <w:rFonts w:ascii="Times New Roman" w:hAnsi="Times New Roman" w:cs="Times New Roman"/>
              </w:rPr>
              <w:t>Full time</w:t>
            </w:r>
          </w:p>
          <w:p w14:paraId="7BA26EE3" w14:textId="5FB80B99" w:rsidR="007434FB" w:rsidRDefault="007434FB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 w:rsidRPr="007434FB">
              <w:rPr>
                <w:rFonts w:ascii="Times New Roman" w:hAnsi="Times New Roman" w:cs="Times New Roman"/>
              </w:rPr>
              <w:t>Part time</w:t>
            </w:r>
          </w:p>
          <w:p w14:paraId="76B09DC5" w14:textId="32A1CB71" w:rsidR="007434FB" w:rsidRDefault="007434FB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 w:rsidRPr="007434FB">
              <w:rPr>
                <w:rFonts w:ascii="Times New Roman" w:hAnsi="Times New Roman" w:cs="Times New Roman"/>
              </w:rPr>
              <w:t>Casual</w:t>
            </w:r>
          </w:p>
          <w:p w14:paraId="0DB87145" w14:textId="0406863F" w:rsidR="007434FB" w:rsidRDefault="007434FB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 w:rsidRPr="007434FB">
              <w:rPr>
                <w:rFonts w:ascii="Times New Roman" w:hAnsi="Times New Roman" w:cs="Times New Roman"/>
              </w:rPr>
              <w:t>Retired</w:t>
            </w:r>
          </w:p>
          <w:p w14:paraId="12C5AD70" w14:textId="0958CA59" w:rsidR="007434FB" w:rsidRDefault="007434FB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 w:rsidRPr="007434FB">
              <w:rPr>
                <w:rFonts w:ascii="Times New Roman" w:hAnsi="Times New Roman" w:cs="Times New Roman"/>
              </w:rPr>
              <w:t>Volunteer</w:t>
            </w:r>
          </w:p>
          <w:p w14:paraId="6744CC7F" w14:textId="6CD51E97" w:rsidR="00C925A6" w:rsidRPr="007434FB" w:rsidRDefault="007434FB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B977D6">
              <w:rPr>
                <w:rFonts w:ascii="Times New Roman" w:hAnsi="Times New Roman" w:cs="Times New Roman"/>
              </w:rPr>
              <w:t xml:space="preserve"> </w:t>
            </w:r>
            <w:r w:rsidRPr="007434FB">
              <w:rPr>
                <w:rFonts w:ascii="Times New Roman" w:hAnsi="Times New Roman" w:cs="Times New Roman"/>
              </w:rPr>
              <w:t>Other</w:t>
            </w:r>
          </w:p>
        </w:tc>
        <w:tc>
          <w:tcPr>
            <w:tcW w:w="1930" w:type="dxa"/>
          </w:tcPr>
          <w:p w14:paraId="556611D5" w14:textId="0B644CB0" w:rsidR="007E08D4" w:rsidRPr="006F314A" w:rsidRDefault="0062407B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ull time/All other categories</w:t>
            </w:r>
          </w:p>
        </w:tc>
        <w:tc>
          <w:tcPr>
            <w:tcW w:w="1765" w:type="dxa"/>
          </w:tcPr>
          <w:p w14:paraId="47C6EF38" w14:textId="512C48AB" w:rsidR="007E08D4" w:rsidRDefault="007E1E3A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 other categories</w:t>
            </w:r>
          </w:p>
        </w:tc>
      </w:tr>
      <w:tr w:rsidR="006514D2" w:rsidRPr="00C507FE" w14:paraId="672762BA" w14:textId="22E9BDF7" w:rsidTr="003F1AE2">
        <w:tc>
          <w:tcPr>
            <w:tcW w:w="1595" w:type="dxa"/>
          </w:tcPr>
          <w:p w14:paraId="3E5FDD69" w14:textId="604026C7" w:rsidR="006514D2" w:rsidRPr="00DB0445" w:rsidRDefault="006514D2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 xml:space="preserve">Profession </w:t>
            </w:r>
          </w:p>
        </w:tc>
        <w:tc>
          <w:tcPr>
            <w:tcW w:w="3726" w:type="dxa"/>
          </w:tcPr>
          <w:p w14:paraId="5C0E759C" w14:textId="7777777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hat is your primary profession or work background?</w:t>
            </w:r>
          </w:p>
          <w:p w14:paraId="17B735B8" w14:textId="7777777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  <w:p w14:paraId="45CFB61F" w14:textId="3B513574" w:rsidR="006514D2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rticipants were given a drop-down of multiple different options (e.g., general practitioner, health service assistant, youth worker etc.)</w:t>
            </w:r>
          </w:p>
        </w:tc>
        <w:tc>
          <w:tcPr>
            <w:tcW w:w="1930" w:type="dxa"/>
          </w:tcPr>
          <w:p w14:paraId="24C993E3" w14:textId="77777777" w:rsidR="006514D2" w:rsidRPr="006F314A" w:rsidRDefault="006514D2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6F314A">
              <w:rPr>
                <w:rFonts w:ascii="Times New Roman" w:hAnsi="Times New Roman" w:cs="Times New Roman"/>
              </w:rPr>
              <w:t>Medicine</w:t>
            </w:r>
          </w:p>
          <w:p w14:paraId="643B1F77" w14:textId="77777777" w:rsidR="006514D2" w:rsidRPr="006F314A" w:rsidRDefault="006514D2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6F314A">
              <w:rPr>
                <w:rFonts w:ascii="Times New Roman" w:hAnsi="Times New Roman" w:cs="Times New Roman"/>
              </w:rPr>
              <w:t>Nursing</w:t>
            </w:r>
          </w:p>
          <w:p w14:paraId="4B32F451" w14:textId="77777777" w:rsidR="006514D2" w:rsidRPr="006F314A" w:rsidRDefault="006514D2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6F314A">
              <w:rPr>
                <w:rFonts w:ascii="Times New Roman" w:hAnsi="Times New Roman" w:cs="Times New Roman"/>
              </w:rPr>
              <w:t>Allied Health</w:t>
            </w:r>
          </w:p>
          <w:p w14:paraId="4C8AA664" w14:textId="739020D6" w:rsidR="006514D2" w:rsidRPr="00C507FE" w:rsidRDefault="006514D2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6F314A">
              <w:rPr>
                <w:rFonts w:ascii="Times New Roman" w:hAnsi="Times New Roman" w:cs="Times New Roman"/>
              </w:rPr>
              <w:t>Non-clinical</w:t>
            </w:r>
          </w:p>
        </w:tc>
        <w:tc>
          <w:tcPr>
            <w:tcW w:w="1765" w:type="dxa"/>
          </w:tcPr>
          <w:p w14:paraId="7C297D20" w14:textId="677F419E" w:rsidR="006514D2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ursing (the sample size for medicine was too small to have as a reference group)</w:t>
            </w:r>
          </w:p>
        </w:tc>
      </w:tr>
      <w:tr w:rsidR="00963573" w:rsidRPr="00C507FE" w14:paraId="43E85569" w14:textId="77777777" w:rsidTr="003F1AE2">
        <w:tc>
          <w:tcPr>
            <w:tcW w:w="1595" w:type="dxa"/>
          </w:tcPr>
          <w:p w14:paraId="5AC7A1AD" w14:textId="5A44322A" w:rsidR="001B31AB" w:rsidRPr="00DB0445" w:rsidRDefault="001B31AB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Years in Profession</w:t>
            </w:r>
          </w:p>
        </w:tc>
        <w:tc>
          <w:tcPr>
            <w:tcW w:w="3726" w:type="dxa"/>
          </w:tcPr>
          <w:p w14:paraId="78A74177" w14:textId="77777777" w:rsidR="001B31AB" w:rsidRDefault="006B3C78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6B3C78">
              <w:rPr>
                <w:rFonts w:ascii="Times New Roman" w:hAnsi="Times New Roman" w:cs="Times New Roman"/>
              </w:rPr>
              <w:t>How many years have you worked in your primary profession since graduation?</w:t>
            </w:r>
          </w:p>
          <w:p w14:paraId="3D214ACD" w14:textId="77777777" w:rsidR="006B3C78" w:rsidRDefault="006B3C78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  <w:p w14:paraId="646EC617" w14:textId="77777777" w:rsidR="006B3C78" w:rsidRDefault="006B3C78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ponse</w:t>
            </w:r>
            <w:r w:rsidR="0029362C">
              <w:rPr>
                <w:rFonts w:ascii="Times New Roman" w:hAnsi="Times New Roman" w:cs="Times New Roman"/>
              </w:rPr>
              <w:t xml:space="preserve"> options:</w:t>
            </w:r>
          </w:p>
          <w:p w14:paraId="0F073532" w14:textId="77777777" w:rsidR="00784687" w:rsidRDefault="00784687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784687">
              <w:rPr>
                <w:rFonts w:ascii="Times New Roman" w:hAnsi="Times New Roman" w:cs="Times New Roman"/>
              </w:rPr>
              <w:t>0 - 5 years</w:t>
            </w:r>
          </w:p>
          <w:p w14:paraId="2CC29B38" w14:textId="77777777" w:rsidR="00784687" w:rsidRDefault="00784687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784687">
              <w:rPr>
                <w:rFonts w:ascii="Times New Roman" w:hAnsi="Times New Roman" w:cs="Times New Roman"/>
              </w:rPr>
              <w:t>6 - 10 years</w:t>
            </w:r>
          </w:p>
          <w:p w14:paraId="37925E10" w14:textId="4FB2FD30" w:rsidR="0029362C" w:rsidRDefault="00784687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784687">
              <w:rPr>
                <w:rFonts w:ascii="Times New Roman" w:hAnsi="Times New Roman" w:cs="Times New Roman"/>
              </w:rPr>
              <w:lastRenderedPageBreak/>
              <w:t>11 - 15 years</w:t>
            </w:r>
            <w:r>
              <w:rPr>
                <w:rFonts w:ascii="Times New Roman" w:hAnsi="Times New Roman" w:cs="Times New Roman"/>
              </w:rPr>
              <w:br/>
            </w:r>
            <w:r w:rsidRPr="00784687">
              <w:rPr>
                <w:rFonts w:ascii="Times New Roman" w:hAnsi="Times New Roman" w:cs="Times New Roman"/>
              </w:rPr>
              <w:t>More than 15 years</w:t>
            </w:r>
          </w:p>
        </w:tc>
        <w:tc>
          <w:tcPr>
            <w:tcW w:w="1930" w:type="dxa"/>
          </w:tcPr>
          <w:p w14:paraId="69E9939E" w14:textId="3A05992C" w:rsidR="004D62BA" w:rsidRPr="004D62BA" w:rsidRDefault="004D62BA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4D62BA">
              <w:rPr>
                <w:rFonts w:ascii="Times New Roman" w:hAnsi="Times New Roman" w:cs="Times New Roman"/>
              </w:rPr>
              <w:lastRenderedPageBreak/>
              <w:t>≥10 years</w:t>
            </w:r>
          </w:p>
          <w:p w14:paraId="052F5B17" w14:textId="29E6EF23" w:rsidR="001B31AB" w:rsidRDefault="004D62BA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4D62BA">
              <w:rPr>
                <w:rFonts w:ascii="Times New Roman" w:hAnsi="Times New Roman" w:cs="Times New Roman"/>
              </w:rPr>
              <w:t>&lt;10 years</w:t>
            </w:r>
          </w:p>
        </w:tc>
        <w:tc>
          <w:tcPr>
            <w:tcW w:w="1765" w:type="dxa"/>
          </w:tcPr>
          <w:p w14:paraId="1D0E8CAC" w14:textId="77777777" w:rsidR="00292A69" w:rsidRPr="004D62BA" w:rsidRDefault="00292A69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795B2C">
              <w:rPr>
                <w:rFonts w:ascii="Times New Roman" w:hAnsi="Times New Roman" w:cs="Times New Roman"/>
              </w:rPr>
              <w:t>≥10 years</w:t>
            </w:r>
          </w:p>
          <w:p w14:paraId="04C63B94" w14:textId="77777777" w:rsidR="001B31AB" w:rsidRDefault="001B31AB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  <w:tr w:rsidR="0063776C" w:rsidRPr="00C507FE" w14:paraId="360F3AE6" w14:textId="77777777" w:rsidTr="003F1AE2">
        <w:tc>
          <w:tcPr>
            <w:tcW w:w="1595" w:type="dxa"/>
          </w:tcPr>
          <w:p w14:paraId="4B45BD25" w14:textId="18CD3EA3" w:rsidR="0063776C" w:rsidRPr="00DB0445" w:rsidRDefault="00C44DCE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Redeployment</w:t>
            </w:r>
          </w:p>
        </w:tc>
        <w:tc>
          <w:tcPr>
            <w:tcW w:w="3726" w:type="dxa"/>
          </w:tcPr>
          <w:p w14:paraId="4D760B48" w14:textId="555CD468" w:rsidR="0063776C" w:rsidRDefault="00250A61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250A61">
              <w:rPr>
                <w:rFonts w:ascii="Times New Roman" w:hAnsi="Times New Roman" w:cs="Times New Roman"/>
              </w:rPr>
              <w:t>Since the start of the COVID-19 pandemic, have you been redeployed to a new area of work (i.e. change in the department you work in)?</w:t>
            </w:r>
          </w:p>
        </w:tc>
        <w:tc>
          <w:tcPr>
            <w:tcW w:w="1930" w:type="dxa"/>
          </w:tcPr>
          <w:p w14:paraId="156A00B3" w14:textId="77777777" w:rsidR="0063776C" w:rsidRDefault="00250A61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es</w:t>
            </w:r>
          </w:p>
          <w:p w14:paraId="449BB700" w14:textId="6774A1B9" w:rsidR="00250A61" w:rsidRDefault="00250A61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1765" w:type="dxa"/>
          </w:tcPr>
          <w:p w14:paraId="24C85FC8" w14:textId="787CAF6F" w:rsidR="0063776C" w:rsidRDefault="00250A61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750B77" w:rsidRPr="00C507FE" w14:paraId="41D95EA0" w14:textId="77777777" w:rsidTr="003F1AE2">
        <w:tc>
          <w:tcPr>
            <w:tcW w:w="1595" w:type="dxa"/>
          </w:tcPr>
          <w:p w14:paraId="0DC98B06" w14:textId="0E041428" w:rsidR="00750B77" w:rsidRPr="00DB0445" w:rsidRDefault="00292B7C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 xml:space="preserve">Working </w:t>
            </w:r>
            <w:r w:rsidR="00E04BC3" w:rsidRPr="00DB0445">
              <w:rPr>
                <w:rFonts w:ascii="Times New Roman" w:eastAsia="Calibri" w:hAnsi="Times New Roman" w:cs="Times New Roman"/>
                <w:b/>
                <w:bCs/>
              </w:rPr>
              <w:t>arrangement</w:t>
            </w:r>
          </w:p>
        </w:tc>
        <w:tc>
          <w:tcPr>
            <w:tcW w:w="3726" w:type="dxa"/>
          </w:tcPr>
          <w:p w14:paraId="6821E934" w14:textId="77777777" w:rsidR="00750B77" w:rsidRDefault="00897A0C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897A0C">
              <w:rPr>
                <w:rFonts w:ascii="Times New Roman" w:hAnsi="Times New Roman" w:cs="Times New Roman"/>
              </w:rPr>
              <w:t>Where did you perform your work duties during the COVID-19 pandemic?</w:t>
            </w:r>
          </w:p>
          <w:p w14:paraId="2870FC5C" w14:textId="77777777" w:rsidR="0062119A" w:rsidRDefault="0062119A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  <w:p w14:paraId="4960E6C2" w14:textId="77777777" w:rsidR="0062119A" w:rsidRDefault="0062119A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ponse options:</w:t>
            </w:r>
          </w:p>
          <w:p w14:paraId="743B0C3D" w14:textId="6F9EC0DD" w:rsidR="0062119A" w:rsidRDefault="005A069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EF719E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Exclusively at home</w:t>
            </w:r>
          </w:p>
          <w:p w14:paraId="66D17EC6" w14:textId="3859D067" w:rsidR="005A069F" w:rsidRDefault="005A069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EF719E">
              <w:rPr>
                <w:rFonts w:ascii="Times New Roman" w:hAnsi="Times New Roman" w:cs="Times New Roman"/>
              </w:rPr>
              <w:t xml:space="preserve"> </w:t>
            </w:r>
            <w:r w:rsidR="00DC493F">
              <w:rPr>
                <w:rFonts w:ascii="Times New Roman" w:hAnsi="Times New Roman" w:cs="Times New Roman"/>
              </w:rPr>
              <w:t>Exclusively</w:t>
            </w:r>
            <w:r>
              <w:rPr>
                <w:rFonts w:ascii="Times New Roman" w:hAnsi="Times New Roman" w:cs="Times New Roman"/>
              </w:rPr>
              <w:t xml:space="preserve"> at your place of employment</w:t>
            </w:r>
            <w:r w:rsidR="00DC493F">
              <w:rPr>
                <w:rFonts w:ascii="Times New Roman" w:hAnsi="Times New Roman" w:cs="Times New Roman"/>
              </w:rPr>
              <w:t xml:space="preserve"> (on site)</w:t>
            </w:r>
          </w:p>
          <w:p w14:paraId="07E72758" w14:textId="333F6F05" w:rsidR="00DC493F" w:rsidRDefault="00DC493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 combination of home and place of employment (mixed)</w:t>
            </w:r>
          </w:p>
        </w:tc>
        <w:tc>
          <w:tcPr>
            <w:tcW w:w="1930" w:type="dxa"/>
          </w:tcPr>
          <w:p w14:paraId="3BEFAF41" w14:textId="77777777" w:rsidR="00750B77" w:rsidRDefault="00DC493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ome</w:t>
            </w:r>
          </w:p>
          <w:p w14:paraId="07664C64" w14:textId="14F5734A" w:rsidR="00DC493F" w:rsidRDefault="00DC493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Place of </w:t>
            </w:r>
            <w:r w:rsidR="00040DBE">
              <w:rPr>
                <w:rFonts w:ascii="Times New Roman" w:hAnsi="Times New Roman" w:cs="Times New Roman"/>
              </w:rPr>
              <w:t>employment</w:t>
            </w:r>
          </w:p>
          <w:p w14:paraId="49DD1D5B" w14:textId="4D487FC8" w:rsidR="00DC493F" w:rsidRDefault="00DC493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mbination</w:t>
            </w:r>
          </w:p>
        </w:tc>
        <w:tc>
          <w:tcPr>
            <w:tcW w:w="1765" w:type="dxa"/>
          </w:tcPr>
          <w:p w14:paraId="42BC035A" w14:textId="66F039B8" w:rsidR="00750B77" w:rsidRDefault="00EF699D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lace of work</w:t>
            </w:r>
          </w:p>
        </w:tc>
      </w:tr>
      <w:tr w:rsidR="00C65B88" w:rsidRPr="00C507FE" w14:paraId="3390F507" w14:textId="77777777" w:rsidTr="00B04CEB">
        <w:tc>
          <w:tcPr>
            <w:tcW w:w="1595" w:type="dxa"/>
          </w:tcPr>
          <w:p w14:paraId="4891EDC2" w14:textId="77777777" w:rsidR="00E04BC3" w:rsidRPr="00DB0445" w:rsidRDefault="00E04BC3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Perceived workplace preparedness</w:t>
            </w:r>
          </w:p>
        </w:tc>
        <w:tc>
          <w:tcPr>
            <w:tcW w:w="3726" w:type="dxa"/>
          </w:tcPr>
          <w:p w14:paraId="215B0325" w14:textId="77777777" w:rsidR="00E04BC3" w:rsidRDefault="00E04BC3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hen the COVID-19 pandemic was declared how prepared was your workplace to respond to those with known or suspected COVID-19?</w:t>
            </w:r>
          </w:p>
          <w:p w14:paraId="3B9469D9" w14:textId="77777777" w:rsidR="00E04BC3" w:rsidRDefault="00E04BC3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  <w:p w14:paraId="47AD87A4" w14:textId="77777777" w:rsidR="00E04BC3" w:rsidRDefault="00E04BC3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ponse options:</w:t>
            </w:r>
          </w:p>
          <w:p w14:paraId="6739884D" w14:textId="269E533A" w:rsidR="00E04BC3" w:rsidRDefault="00E04BC3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D55160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Very prepared</w:t>
            </w:r>
          </w:p>
          <w:p w14:paraId="252ED721" w14:textId="22EBABFE" w:rsidR="00E04BC3" w:rsidRDefault="00E04BC3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D55160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Moderately prepared</w:t>
            </w:r>
          </w:p>
          <w:p w14:paraId="10FFC8B6" w14:textId="4631F388" w:rsidR="00E04BC3" w:rsidRDefault="00E04BC3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D55160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Somewhat prepared</w:t>
            </w:r>
          </w:p>
          <w:p w14:paraId="3FC398AD" w14:textId="05589475" w:rsidR="00E04BC3" w:rsidRDefault="00E04BC3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D55160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A little prepared</w:t>
            </w:r>
          </w:p>
          <w:p w14:paraId="4DC50548" w14:textId="3243FD22" w:rsidR="00E04BC3" w:rsidRDefault="00E04BC3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D55160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Not prepared at all</w:t>
            </w:r>
          </w:p>
          <w:p w14:paraId="1A686C3B" w14:textId="7552D6C4" w:rsidR="00E04BC3" w:rsidRPr="00C507FE" w:rsidRDefault="00E04BC3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="00D55160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Unsure</w:t>
            </w:r>
          </w:p>
        </w:tc>
        <w:tc>
          <w:tcPr>
            <w:tcW w:w="1930" w:type="dxa"/>
          </w:tcPr>
          <w:p w14:paraId="330CDB71" w14:textId="2663326B" w:rsidR="00E04BC3" w:rsidRDefault="00E04BC3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igh</w:t>
            </w:r>
            <w:r w:rsidR="00370104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prepared</w:t>
            </w:r>
            <w:r w:rsidR="00420022">
              <w:rPr>
                <w:rFonts w:ascii="Times New Roman" w:hAnsi="Times New Roman" w:cs="Times New Roman"/>
              </w:rPr>
              <w:t>ness</w:t>
            </w:r>
            <w:r w:rsidR="00C65B88">
              <w:rPr>
                <w:rFonts w:ascii="Times New Roman" w:hAnsi="Times New Roman" w:cs="Times New Roman"/>
              </w:rPr>
              <w:t xml:space="preserve"> (very/moderately)</w:t>
            </w:r>
          </w:p>
          <w:p w14:paraId="0F4B46E2" w14:textId="1684D05B" w:rsidR="00E04BC3" w:rsidRPr="00C507FE" w:rsidRDefault="00C65B88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ow prepared</w:t>
            </w:r>
            <w:r w:rsidR="00420022">
              <w:rPr>
                <w:rFonts w:ascii="Times New Roman" w:hAnsi="Times New Roman" w:cs="Times New Roman"/>
              </w:rPr>
              <w:t>ness</w:t>
            </w:r>
            <w:r>
              <w:rPr>
                <w:rFonts w:ascii="Times New Roman" w:hAnsi="Times New Roman" w:cs="Times New Roman"/>
              </w:rPr>
              <w:t xml:space="preserve"> (all o</w:t>
            </w:r>
            <w:r w:rsidR="00E04BC3">
              <w:rPr>
                <w:rFonts w:ascii="Times New Roman" w:hAnsi="Times New Roman" w:cs="Times New Roman"/>
              </w:rPr>
              <w:t>ther categories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765" w:type="dxa"/>
          </w:tcPr>
          <w:p w14:paraId="55EB14DB" w14:textId="2F158D06" w:rsidR="00E04BC3" w:rsidRDefault="00C65B88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High </w:t>
            </w:r>
            <w:r w:rsidR="00E04BC3">
              <w:rPr>
                <w:rFonts w:ascii="Times New Roman" w:hAnsi="Times New Roman" w:cs="Times New Roman"/>
              </w:rPr>
              <w:t>prepared</w:t>
            </w:r>
            <w:r w:rsidR="00420022">
              <w:rPr>
                <w:rFonts w:ascii="Times New Roman" w:hAnsi="Times New Roman" w:cs="Times New Roman"/>
              </w:rPr>
              <w:t>ness</w:t>
            </w:r>
          </w:p>
          <w:p w14:paraId="368BFDB6" w14:textId="77777777" w:rsidR="00E04BC3" w:rsidRPr="00C507FE" w:rsidRDefault="00E04BC3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  <w:tr w:rsidR="00E04BC3" w:rsidRPr="00C507FE" w14:paraId="22343996" w14:textId="77777777" w:rsidTr="003F1AE2">
        <w:tc>
          <w:tcPr>
            <w:tcW w:w="1595" w:type="dxa"/>
          </w:tcPr>
          <w:p w14:paraId="48FA18EE" w14:textId="25A5DF3F" w:rsidR="00E04BC3" w:rsidRPr="00DB0445" w:rsidRDefault="00960CD7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b/>
                <w:bCs/>
              </w:rPr>
            </w:pPr>
            <w:r w:rsidRPr="00DB0445">
              <w:rPr>
                <w:rFonts w:ascii="Times New Roman" w:hAnsi="Times New Roman" w:cs="Times New Roman"/>
                <w:b/>
                <w:bCs/>
              </w:rPr>
              <w:t>Work engagement</w:t>
            </w:r>
          </w:p>
        </w:tc>
        <w:tc>
          <w:tcPr>
            <w:tcW w:w="3726" w:type="dxa"/>
          </w:tcPr>
          <w:p w14:paraId="290F8F7F" w14:textId="46E2DF7A" w:rsidR="00E04BC3" w:rsidRPr="00576664" w:rsidRDefault="004558BE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576664">
              <w:rPr>
                <w:rFonts w:ascii="Times New Roman" w:hAnsi="Times New Roman" w:cs="Times New Roman"/>
              </w:rPr>
              <w:t>Utrecht Work Engagement Scale (UWES)</w:t>
            </w:r>
            <w:r w:rsidR="0028143B">
              <w:rPr>
                <w:rFonts w:ascii="Times New Roman" w:hAnsi="Times New Roman" w:cs="Times New Roman"/>
              </w:rPr>
              <w:t xml:space="preserve"> </w:t>
            </w:r>
            <w:r w:rsidR="00002FAE">
              <w:rPr>
                <w:rFonts w:ascii="Times New Roman" w:hAnsi="Times New Roman" w:cs="Times New Roman"/>
              </w:rPr>
              <w:fldChar w:fldCharType="begin"/>
            </w:r>
            <w:r w:rsidR="00002FAE">
              <w:rPr>
                <w:rFonts w:ascii="Times New Roman" w:hAnsi="Times New Roman" w:cs="Times New Roman"/>
              </w:rPr>
              <w:instrText xml:space="preserve"> ADDIN EN.CITE &lt;EndNote&gt;&lt;Cite&gt;&lt;Author&gt;Schaufeli&lt;/Author&gt;&lt;Year&gt;2019&lt;/Year&gt;&lt;RecNum&gt;182&lt;/RecNum&gt;&lt;DisplayText&gt;(Schaufeli et al., 2019)&lt;/DisplayText&gt;&lt;record&gt;&lt;rec-number&gt;182&lt;/rec-number&gt;&lt;foreign-keys&gt;&lt;key app="EN" db-id="zdev9dd5dwpzt9epev95s09x2f2watrxe9tx" timestamp="1741673068"&gt;182&lt;/key&gt;&lt;/foreign-keys&gt;&lt;ref-type name="Journal Article"&gt;17&lt;/ref-type&gt;&lt;contributors&gt;&lt;authors&gt;&lt;author&gt;Schaufeli, Wilmar B.&lt;/author&gt;&lt;author&gt;Shimazu, Akihito&lt;/author&gt;&lt;author&gt;Hakanen, Jari&lt;/author&gt;&lt;author&gt;Salanova, Marisa&lt;/author&gt;&lt;author&gt;De Witte, Hans&lt;/author&gt;&lt;/authors&gt;&lt;/contributors&gt;&lt;titles&gt;&lt;title&gt;An Ultra-Short Measure for Work Engagement: The UWES-3 Validation Across Five Countries&lt;/title&gt;&lt;secondary-title&gt;European journal of psychological assessment : official organ of the European Association of Psychological Assessment&lt;/secondary-title&gt;&lt;/titles&gt;&lt;periodical&gt;&lt;full-title&gt;European journal of psychological assessment : official organ of the European Association of Psychological Assessment&lt;/full-title&gt;&lt;/periodical&gt;&lt;pages&gt;577-591&lt;/pages&gt;&lt;volume&gt;35&lt;/volume&gt;&lt;number&gt;4&lt;/number&gt;&lt;keywords&gt;&lt;keyword&gt;Boredom&lt;/keyword&gt;&lt;keyword&gt;Cross Cultural Differences&lt;/keyword&gt;&lt;keyword&gt;Employee Engagement&lt;/keyword&gt;&lt;keyword&gt;Female&lt;/keyword&gt;&lt;keyword&gt;Human&lt;/keyword&gt;&lt;keyword&gt;Internal Consistency&lt;/keyword&gt;&lt;keyword&gt;Male&lt;/keyword&gt;&lt;keyword&gt;Occupational Stress&lt;/keyword&gt;&lt;keyword&gt;Occupations&lt;/keyword&gt;&lt;keyword&gt;Statistical Validity&lt;/keyword&gt;&lt;keyword&gt;Test Construction&lt;/keyword&gt;&lt;keyword&gt;Test Validity&lt;/keyword&gt;&lt;keyword&gt;Workaholism&lt;/keyword&gt;&lt;/keywords&gt;&lt;dates&gt;&lt;year&gt;2019&lt;/year&gt;&lt;/dates&gt;&lt;publisher&gt;Hogrefe Publishing&lt;/publisher&gt;&lt;isbn&gt;1015-5759&lt;/isbn&gt;&lt;urls&gt;&lt;/urls&gt;&lt;electronic-resource-num&gt;10.1027/1015-5759/a000430&lt;/electronic-resource-num&gt;&lt;/record&gt;&lt;/Cite&gt;&lt;/EndNote&gt;</w:instrText>
            </w:r>
            <w:r w:rsidR="00002FAE">
              <w:rPr>
                <w:rFonts w:ascii="Times New Roman" w:hAnsi="Times New Roman" w:cs="Times New Roman"/>
              </w:rPr>
              <w:fldChar w:fldCharType="separate"/>
            </w:r>
            <w:r w:rsidR="00002FAE">
              <w:rPr>
                <w:rFonts w:ascii="Times New Roman" w:hAnsi="Times New Roman" w:cs="Times New Roman"/>
                <w:noProof/>
              </w:rPr>
              <w:t>(Schaufeli et al., 2019)</w:t>
            </w:r>
            <w:r w:rsidR="00002FAE">
              <w:rPr>
                <w:rFonts w:ascii="Times New Roman" w:hAnsi="Times New Roman" w:cs="Times New Roman"/>
              </w:rPr>
              <w:fldChar w:fldCharType="end"/>
            </w:r>
          </w:p>
          <w:p w14:paraId="6738A2A8" w14:textId="77777777" w:rsidR="00B805A0" w:rsidRPr="00576664" w:rsidRDefault="00B805A0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576664">
              <w:rPr>
                <w:rFonts w:ascii="Times New Roman" w:hAnsi="Times New Roman" w:cs="Times New Roman"/>
              </w:rPr>
              <w:t>Total score range:</w:t>
            </w:r>
            <w:r w:rsidR="007320D7" w:rsidRPr="00576664">
              <w:rPr>
                <w:rFonts w:ascii="Times New Roman" w:hAnsi="Times New Roman" w:cs="Times New Roman"/>
              </w:rPr>
              <w:t xml:space="preserve"> 0-6</w:t>
            </w:r>
          </w:p>
          <w:p w14:paraId="3D9B339C" w14:textId="4E603C91" w:rsidR="007320D7" w:rsidRPr="00576664" w:rsidRDefault="007320D7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576664">
              <w:rPr>
                <w:rFonts w:ascii="Times New Roman" w:hAnsi="Times New Roman" w:cs="Times New Roman"/>
              </w:rPr>
              <w:t>Higher scores indicate greater work engagement.</w:t>
            </w:r>
          </w:p>
        </w:tc>
        <w:tc>
          <w:tcPr>
            <w:tcW w:w="1930" w:type="dxa"/>
          </w:tcPr>
          <w:p w14:paraId="0617B6A6" w14:textId="0D470F94" w:rsidR="00E04BC3" w:rsidRDefault="00A3749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ntinuous</w:t>
            </w:r>
          </w:p>
        </w:tc>
        <w:tc>
          <w:tcPr>
            <w:tcW w:w="1765" w:type="dxa"/>
          </w:tcPr>
          <w:p w14:paraId="56C6C303" w14:textId="77777777" w:rsidR="00E04BC3" w:rsidRDefault="00E04BC3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  <w:tr w:rsidR="0028143B" w:rsidRPr="00C507FE" w14:paraId="0C01E25F" w14:textId="77777777" w:rsidTr="003F1AE2">
        <w:tc>
          <w:tcPr>
            <w:tcW w:w="1595" w:type="dxa"/>
          </w:tcPr>
          <w:p w14:paraId="3CA6863F" w14:textId="61A1F0A5" w:rsidR="0028143B" w:rsidRPr="00DB0445" w:rsidRDefault="0028143B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Job satisfaction</w:t>
            </w:r>
          </w:p>
        </w:tc>
        <w:tc>
          <w:tcPr>
            <w:tcW w:w="3726" w:type="dxa"/>
          </w:tcPr>
          <w:p w14:paraId="3FF5A187" w14:textId="277B5C98" w:rsidR="0028143B" w:rsidRDefault="00710244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710244">
              <w:rPr>
                <w:rFonts w:ascii="Times New Roman" w:hAnsi="Times New Roman" w:cs="Times New Roman"/>
              </w:rPr>
              <w:t xml:space="preserve">Satisfaction with Work Scale </w:t>
            </w:r>
            <w:r>
              <w:rPr>
                <w:rFonts w:ascii="Times New Roman" w:hAnsi="Times New Roman" w:cs="Times New Roman"/>
              </w:rPr>
              <w:t>(</w:t>
            </w:r>
            <w:r w:rsidR="00801647">
              <w:rPr>
                <w:rFonts w:ascii="Times New Roman" w:hAnsi="Times New Roman" w:cs="Times New Roman"/>
              </w:rPr>
              <w:t xml:space="preserve">SWWS) </w:t>
            </w:r>
            <w:r w:rsidR="00C26537">
              <w:rPr>
                <w:rFonts w:ascii="Times New Roman" w:hAnsi="Times New Roman" w:cs="Times New Roman"/>
              </w:rPr>
              <w:fldChar w:fldCharType="begin"/>
            </w:r>
            <w:r w:rsidR="00C26537">
              <w:rPr>
                <w:rFonts w:ascii="Times New Roman" w:hAnsi="Times New Roman" w:cs="Times New Roman"/>
              </w:rPr>
              <w:instrText xml:space="preserve"> ADDIN EN.CITE &lt;EndNote&gt;&lt;Cite&gt;&lt;Author&gt;Merino&lt;/Author&gt;&lt;Year&gt;2021&lt;/Year&gt;&lt;RecNum&gt;183&lt;/RecNum&gt;&lt;DisplayText&gt;(Merino et al., 2021)&lt;/DisplayText&gt;&lt;record&gt;&lt;rec-number&gt;183&lt;/rec-number&gt;&lt;foreign-keys&gt;&lt;key app="EN" db-id="zdev9dd5dwpzt9epev95s09x2f2watrxe9tx" timestamp="1741674475"&gt;183&lt;/key&gt;&lt;/foreign-keys&gt;&lt;ref-type name="Journal Article"&gt;17&lt;/ref-type&gt;&lt;contributors&gt;&lt;authors&gt;&lt;author&gt;Merino, Mª Dolores&lt;/author&gt;&lt;author&gt;Privado Zamorano, Jesús&lt;/author&gt;&lt;author&gt;Durán, Rocío&lt;/author&gt;&lt;/authors&gt;&lt;/contributors&gt;&lt;titles&gt;&lt;title&gt;Satisfaction with Life Scale (SWLS) adapted to work: Psychometric Properties of the Satisfaction with Work Scale (SWWS)&lt;/title&gt;&lt;secondary-title&gt;Anales de psicología (Murcia, Spain)&lt;/secondary-title&gt;&lt;/titles&gt;&lt;periodical&gt;&lt;full-title&gt;Anales de psicología (Murcia, Spain)&lt;/full-title&gt;&lt;/periodical&gt;&lt;pages&gt;557-566&lt;/pages&gt;&lt;volume&gt;37&lt;/volume&gt;&lt;number&gt;3&lt;/number&gt;&lt;dates&gt;&lt;year&gt;2021&lt;/year&gt;&lt;/dates&gt;&lt;pub-location&gt;Murcia&lt;/pub-location&gt;&lt;publisher&gt;Murcia: Servicio de Publicaciones, Universidad de Murcia&lt;/publisher&gt;&lt;isbn&gt;0212-9728&lt;/isbn&gt;&lt;urls&gt;&lt;/urls&gt;&lt;electronic-resource-num&gt;10.6018/analesps.430801&lt;/electronic-resource-num&gt;&lt;/record&gt;&lt;/Cite&gt;&lt;/EndNote&gt;</w:instrText>
            </w:r>
            <w:r w:rsidR="00C26537">
              <w:rPr>
                <w:rFonts w:ascii="Times New Roman" w:hAnsi="Times New Roman" w:cs="Times New Roman"/>
              </w:rPr>
              <w:fldChar w:fldCharType="separate"/>
            </w:r>
            <w:r w:rsidR="00C26537">
              <w:rPr>
                <w:rFonts w:ascii="Times New Roman" w:hAnsi="Times New Roman" w:cs="Times New Roman"/>
                <w:noProof/>
              </w:rPr>
              <w:t>(Merino et al., 2021)</w:t>
            </w:r>
            <w:r w:rsidR="00C26537">
              <w:rPr>
                <w:rFonts w:ascii="Times New Roman" w:hAnsi="Times New Roman" w:cs="Times New Roman"/>
              </w:rPr>
              <w:fldChar w:fldCharType="end"/>
            </w:r>
          </w:p>
          <w:p w14:paraId="11F8E7C8" w14:textId="4A686D51" w:rsidR="00DD4B7E" w:rsidRPr="00F677D4" w:rsidRDefault="00DD4B7E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F677D4">
              <w:rPr>
                <w:rFonts w:ascii="Times New Roman" w:hAnsi="Times New Roman" w:cs="Times New Roman"/>
              </w:rPr>
              <w:t>Total score range:</w:t>
            </w:r>
            <w:r w:rsidR="003C770C" w:rsidRPr="00F677D4">
              <w:rPr>
                <w:rFonts w:ascii="Times New Roman" w:hAnsi="Times New Roman" w:cs="Times New Roman"/>
              </w:rPr>
              <w:t xml:space="preserve"> 5-35</w:t>
            </w:r>
          </w:p>
          <w:p w14:paraId="5B78F6ED" w14:textId="72390AA7" w:rsidR="00DD4B7E" w:rsidRDefault="00DD4B7E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F677D4">
              <w:rPr>
                <w:rFonts w:ascii="Times New Roman" w:hAnsi="Times New Roman" w:cs="Times New Roman"/>
              </w:rPr>
              <w:lastRenderedPageBreak/>
              <w:t xml:space="preserve">Higher scores indicate greater </w:t>
            </w:r>
            <w:r w:rsidR="00CD0D35" w:rsidRPr="00F677D4">
              <w:rPr>
                <w:rFonts w:ascii="Times New Roman" w:hAnsi="Times New Roman" w:cs="Times New Roman"/>
              </w:rPr>
              <w:t>job satisfaction</w:t>
            </w:r>
            <w:r w:rsidRPr="00F677D4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1930" w:type="dxa"/>
          </w:tcPr>
          <w:p w14:paraId="4AA5CC58" w14:textId="1C9539BE" w:rsidR="0028143B" w:rsidRDefault="00801647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Continuous</w:t>
            </w:r>
            <w:r w:rsidR="00D4610F">
              <w:rPr>
                <w:rFonts w:ascii="Times New Roman" w:hAnsi="Times New Roman" w:cs="Times New Roman"/>
              </w:rPr>
              <w:t xml:space="preserve"> variable</w:t>
            </w:r>
          </w:p>
        </w:tc>
        <w:tc>
          <w:tcPr>
            <w:tcW w:w="1765" w:type="dxa"/>
          </w:tcPr>
          <w:p w14:paraId="559D3B89" w14:textId="77777777" w:rsidR="0028143B" w:rsidRDefault="0028143B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  <w:tr w:rsidR="00963573" w:rsidRPr="00C507FE" w14:paraId="3CDCE324" w14:textId="5EB23101" w:rsidTr="003F1AE2">
        <w:tc>
          <w:tcPr>
            <w:tcW w:w="1595" w:type="dxa"/>
          </w:tcPr>
          <w:p w14:paraId="55093C41" w14:textId="79F4689E" w:rsidR="006514D2" w:rsidRPr="00DB0445" w:rsidRDefault="006514D2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 xml:space="preserve">Job stress </w:t>
            </w:r>
          </w:p>
        </w:tc>
        <w:tc>
          <w:tcPr>
            <w:tcW w:w="3726" w:type="dxa"/>
          </w:tcPr>
          <w:p w14:paraId="112F13F8" w14:textId="7777777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Job Stress Scale </w:t>
            </w:r>
          </w:p>
          <w:p w14:paraId="5CECFDFE" w14:textId="5CBEC085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arker&lt;/Author&gt;&lt;Year&gt;1983&lt;/Year&gt;&lt;RecNum&gt;12780&lt;/RecNum&gt;&lt;DisplayText&gt;(Parker &amp;amp; DeCotiis, 1983)&lt;/DisplayText&gt;&lt;record&gt;&lt;rec-number&gt;12780&lt;/rec-number&gt;&lt;foreign-keys&gt;&lt;key app="EN" db-id="afxs9fta6axtp9ea9dcpa5xi9tez5xdafx55" timestamp="1719724962"&gt;12780&lt;/key&gt;&lt;/foreign-keys&gt;&lt;ref-type name="Journal Article"&gt;17&lt;/ref-type&gt;&lt;contributors&gt;&lt;authors&gt;&lt;author&gt;Parker, Donald F&lt;/author&gt;&lt;author&gt;DeCotiis, Thomas A&lt;/author&gt;&lt;/authors&gt;&lt;/contributors&gt;&lt;titles&gt;&lt;title&gt;Organizational determinants of job stress&lt;/title&gt;&lt;secondary-title&gt;Organizational behavior and human performance&lt;/secondary-title&gt;&lt;/titles&gt;&lt;periodical&gt;&lt;full-title&gt;Organizational behavior and human performance&lt;/full-title&gt;&lt;/periodical&gt;&lt;pages&gt;160-177&lt;/pages&gt;&lt;volume&gt;32&lt;/volume&gt;&lt;number&gt;2&lt;/number&gt;&lt;dates&gt;&lt;year&gt;1983&lt;/year&gt;&lt;/dates&gt;&lt;isbn&gt;0030-5073&lt;/isb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Parker &amp; DeCotiis, 198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  <w:p w14:paraId="3D5BE415" w14:textId="7777777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tal score range: 1-5</w:t>
            </w:r>
          </w:p>
          <w:p w14:paraId="6D037653" w14:textId="626A5C01" w:rsidR="006514D2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igher scores indicate greater job-related stress.</w:t>
            </w:r>
          </w:p>
        </w:tc>
        <w:tc>
          <w:tcPr>
            <w:tcW w:w="1930" w:type="dxa"/>
          </w:tcPr>
          <w:p w14:paraId="4495C958" w14:textId="15020E8C" w:rsidR="00D4610F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ntinuous</w:t>
            </w:r>
            <w:r w:rsidR="00D4610F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 xml:space="preserve">variable </w:t>
            </w:r>
          </w:p>
          <w:p w14:paraId="38DF388D" w14:textId="36F8E529" w:rsidR="006514D2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765" w:type="dxa"/>
          </w:tcPr>
          <w:p w14:paraId="750EE148" w14:textId="26CCF26C" w:rsidR="006514D2" w:rsidRPr="00C507FE" w:rsidRDefault="006514D2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  <w:tr w:rsidR="00D4610F" w:rsidRPr="00C507FE" w14:paraId="59AA9150" w14:textId="77777777" w:rsidTr="00B04CEB">
        <w:tc>
          <w:tcPr>
            <w:tcW w:w="1595" w:type="dxa"/>
          </w:tcPr>
          <w:p w14:paraId="5481C33D" w14:textId="77777777" w:rsidR="00D4610F" w:rsidRPr="00DB0445" w:rsidRDefault="00D4610F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 xml:space="preserve">Direct contact with COVID-19 patients </w:t>
            </w:r>
          </w:p>
        </w:tc>
        <w:tc>
          <w:tcPr>
            <w:tcW w:w="3726" w:type="dxa"/>
          </w:tcPr>
          <w:p w14:paraId="112BD30E" w14:textId="77777777" w:rsidR="00D4610F" w:rsidRPr="000D4C0C" w:rsidRDefault="00D4610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0D4C0C">
              <w:rPr>
                <w:rFonts w:ascii="Times New Roman" w:hAnsi="Times New Roman" w:cs="Times New Roman"/>
              </w:rPr>
              <w:t>Have you had direct contact (i.e., diagnosed, treated</w:t>
            </w:r>
            <w:r>
              <w:rPr>
                <w:rFonts w:ascii="Times New Roman" w:hAnsi="Times New Roman" w:cs="Times New Roman"/>
              </w:rPr>
              <w:t>,</w:t>
            </w:r>
            <w:r w:rsidRPr="000D4C0C">
              <w:rPr>
                <w:rFonts w:ascii="Times New Roman" w:hAnsi="Times New Roman" w:cs="Times New Roman"/>
              </w:rPr>
              <w:t xml:space="preserve"> or provided care) with suspected/infected COVID-19 patients?</w:t>
            </w:r>
          </w:p>
          <w:p w14:paraId="594C7608" w14:textId="77777777" w:rsidR="00D4610F" w:rsidRDefault="00D4610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  <w:p w14:paraId="655908B7" w14:textId="77777777" w:rsidR="00D4610F" w:rsidRDefault="00D4610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ponse options:</w:t>
            </w:r>
          </w:p>
          <w:p w14:paraId="23B03F55" w14:textId="77777777" w:rsidR="00D4610F" w:rsidRDefault="00D4610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Yes</w:t>
            </w:r>
          </w:p>
          <w:p w14:paraId="3B7A541B" w14:textId="77777777" w:rsidR="00D4610F" w:rsidRDefault="00D4610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No</w:t>
            </w:r>
          </w:p>
          <w:p w14:paraId="5EF95A70" w14:textId="77777777" w:rsidR="00D4610F" w:rsidRPr="00C507FE" w:rsidRDefault="00D4610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Not applicable to my role</w:t>
            </w:r>
          </w:p>
        </w:tc>
        <w:tc>
          <w:tcPr>
            <w:tcW w:w="1930" w:type="dxa"/>
          </w:tcPr>
          <w:p w14:paraId="1F0F513B" w14:textId="77777777" w:rsidR="00D4610F" w:rsidRPr="00E115EC" w:rsidRDefault="00D4610F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lang w:val="en-US"/>
              </w:rPr>
            </w:pPr>
            <w:r w:rsidRPr="006B3806">
              <w:rPr>
                <w:rFonts w:ascii="Times New Roman" w:eastAsia="Calibri" w:hAnsi="Times New Roman" w:cs="Times New Roman"/>
                <w:lang w:val="en-US"/>
              </w:rPr>
              <w:t xml:space="preserve">Yes </w:t>
            </w:r>
          </w:p>
          <w:p w14:paraId="29AC1668" w14:textId="77777777" w:rsidR="00D4610F" w:rsidRPr="00E115EC" w:rsidRDefault="00D4610F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lang w:val="en-US"/>
              </w:rPr>
            </w:pPr>
            <w:r w:rsidRPr="006B3806">
              <w:rPr>
                <w:rFonts w:ascii="Times New Roman" w:eastAsia="Calibri" w:hAnsi="Times New Roman" w:cs="Times New Roman"/>
                <w:lang w:val="en-US"/>
              </w:rPr>
              <w:t>No/not applicable to my role</w:t>
            </w:r>
          </w:p>
        </w:tc>
        <w:tc>
          <w:tcPr>
            <w:tcW w:w="1765" w:type="dxa"/>
          </w:tcPr>
          <w:p w14:paraId="49E462AE" w14:textId="77777777" w:rsidR="00D4610F" w:rsidRPr="00E115EC" w:rsidRDefault="00D4610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6B3806">
              <w:rPr>
                <w:rFonts w:ascii="Times New Roman" w:eastAsia="Calibri" w:hAnsi="Times New Roman" w:cs="Times New Roman"/>
                <w:lang w:val="en-US"/>
              </w:rPr>
              <w:t>No/not applicable to my role</w:t>
            </w:r>
          </w:p>
        </w:tc>
      </w:tr>
      <w:tr w:rsidR="006514D2" w:rsidRPr="00C507FE" w14:paraId="56A2F78B" w14:textId="19C0C97B" w:rsidTr="006514D2">
        <w:tc>
          <w:tcPr>
            <w:tcW w:w="1595" w:type="dxa"/>
          </w:tcPr>
          <w:p w14:paraId="69A25A94" w14:textId="2B357D1F" w:rsidR="006514D2" w:rsidRPr="00DB0445" w:rsidRDefault="006514D2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Fear of COVID-19</w:t>
            </w:r>
          </w:p>
        </w:tc>
        <w:tc>
          <w:tcPr>
            <w:tcW w:w="3726" w:type="dxa"/>
          </w:tcPr>
          <w:p w14:paraId="79E5F36A" w14:textId="73DEBD38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Fear of COVID-19 scale </w:t>
            </w:r>
          </w:p>
          <w:p w14:paraId="0BF41394" w14:textId="65A4C196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BaG9yc3U8L0F1dGhvcj48WWVhcj4yMDIyPC9ZZWFyPjxS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BaG9yc3U8L0F1dGhvcj48WWVhcj4yMDIyPC9ZZWFyPjxS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Ahorsu et al., 2022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  <w:p w14:paraId="1091AC62" w14:textId="7777777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tal score range: 7-35</w:t>
            </w:r>
          </w:p>
          <w:p w14:paraId="19CD8A0F" w14:textId="182A390D" w:rsidR="006514D2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igher scores indicate greater COVID-19 related fear.</w:t>
            </w:r>
          </w:p>
        </w:tc>
        <w:tc>
          <w:tcPr>
            <w:tcW w:w="1930" w:type="dxa"/>
          </w:tcPr>
          <w:p w14:paraId="44FDEDC5" w14:textId="1519C831" w:rsidR="00D4610F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6F314A">
              <w:rPr>
                <w:rFonts w:ascii="Times New Roman" w:hAnsi="Times New Roman" w:cs="Times New Roman"/>
              </w:rPr>
              <w:t xml:space="preserve">Continuous variable </w:t>
            </w:r>
          </w:p>
          <w:p w14:paraId="7D360E67" w14:textId="2B5AA135" w:rsidR="006514D2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765" w:type="dxa"/>
          </w:tcPr>
          <w:p w14:paraId="13FE2A76" w14:textId="22C9D8CB" w:rsidR="006514D2" w:rsidRPr="00C507FE" w:rsidRDefault="006514D2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  <w:tr w:rsidR="004141CD" w:rsidRPr="00C507FE" w14:paraId="5127A406" w14:textId="77777777" w:rsidTr="003951F5">
        <w:tc>
          <w:tcPr>
            <w:tcW w:w="1595" w:type="dxa"/>
          </w:tcPr>
          <w:p w14:paraId="081BD913" w14:textId="7A002FC5" w:rsidR="004141CD" w:rsidRPr="00DB0445" w:rsidRDefault="004141CD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  <w:highlight w:val="magenta"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Depressive symptoms</w:t>
            </w:r>
          </w:p>
        </w:tc>
        <w:tc>
          <w:tcPr>
            <w:tcW w:w="3726" w:type="dxa"/>
          </w:tcPr>
          <w:p w14:paraId="3977EF89" w14:textId="0FF0DEC1" w:rsidR="004141CD" w:rsidRDefault="003951F5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3951F5">
              <w:rPr>
                <w:rFonts w:ascii="Times New Roman" w:hAnsi="Times New Roman" w:cs="Times New Roman"/>
              </w:rPr>
              <w:t>Patient Health Questionnaire (PHQ-9) (9-items</w:t>
            </w:r>
            <w:r>
              <w:rPr>
                <w:rFonts w:ascii="Times New Roman" w:hAnsi="Times New Roman" w:cs="Times New Roman"/>
              </w:rPr>
              <w:t>)</w:t>
            </w:r>
            <w:r w:rsidR="002777ED">
              <w:rPr>
                <w:rFonts w:ascii="Times New Roman" w:hAnsi="Times New Roman" w:cs="Times New Roman"/>
              </w:rPr>
              <w:t xml:space="preserve"> </w:t>
            </w:r>
            <w:r w:rsidR="00D55160">
              <w:rPr>
                <w:rFonts w:ascii="Times New Roman" w:hAnsi="Times New Roman" w:cs="Times New Roman"/>
              </w:rPr>
              <w:fldChar w:fldCharType="begin"/>
            </w:r>
            <w:r w:rsidR="00D55160">
              <w:rPr>
                <w:rFonts w:ascii="Times New Roman" w:hAnsi="Times New Roman" w:cs="Times New Roman"/>
              </w:rPr>
              <w:instrText xml:space="preserve"> ADDIN EN.CITE &lt;EndNote&gt;&lt;Cite&gt;&lt;Author&gt;Kroenke&lt;/Author&gt;&lt;Year&gt;2001&lt;/Year&gt;&lt;RecNum&gt;78&lt;/RecNum&gt;&lt;DisplayText&gt;(Kroenke et al., 2001)&lt;/DisplayText&gt;&lt;record&gt;&lt;rec-number&gt;78&lt;/rec-number&gt;&lt;foreign-keys&gt;&lt;key app="EN" db-id="zdev9dd5dwpzt9epev95s09x2f2watrxe9tx" timestamp="1710641190"&gt;78&lt;/key&gt;&lt;/foreign-keys&gt;&lt;ref-type name="Journal Article"&gt;17&lt;/ref-type&gt;&lt;contributors&gt;&lt;authors&gt;&lt;author&gt;Kroenke, Kurt&lt;/author&gt;&lt;author&gt;Spitzer, Robert L.&lt;/author&gt;&lt;author&gt;Williams, Janet B. W.&lt;/author&gt;&lt;/authors&gt;&lt;/contributors&gt;&lt;titles&gt;&lt;title&gt;The PHQ-9&lt;/title&gt;&lt;secondary-title&gt;Journal of General Internal Medicine&lt;/secondary-title&gt;&lt;/titles&gt;&lt;periodical&gt;&lt;full-title&gt;Journal of General Internal Medicine&lt;/full-title&gt;&lt;/periodical&gt;&lt;pages&gt;606-613&lt;/pages&gt;&lt;volume&gt;16&lt;/volume&gt;&lt;number&gt;9&lt;/number&gt;&lt;dates&gt;&lt;year&gt;2001&lt;/year&gt;&lt;pub-dates&gt;&lt;date&gt;2001/09/01&lt;/date&gt;&lt;/pub-dates&gt;&lt;/dates&gt;&lt;isbn&gt;1525-1497&lt;/isbn&gt;&lt;urls&gt;&lt;related-urls&gt;&lt;url&gt;https://doi.org/10.1046/j.1525-1497.2001.016009606.x&lt;/url&gt;&lt;/related-urls&gt;&lt;/urls&gt;&lt;electronic-resource-num&gt;10.1046/j.1525-1497.2001.016009606.x&lt;/electronic-resource-num&gt;&lt;/record&gt;&lt;/Cite&gt;&lt;/EndNote&gt;</w:instrText>
            </w:r>
            <w:r w:rsidR="00D55160">
              <w:rPr>
                <w:rFonts w:ascii="Times New Roman" w:hAnsi="Times New Roman" w:cs="Times New Roman"/>
              </w:rPr>
              <w:fldChar w:fldCharType="separate"/>
            </w:r>
            <w:r w:rsidR="00D55160">
              <w:rPr>
                <w:rFonts w:ascii="Times New Roman" w:hAnsi="Times New Roman" w:cs="Times New Roman"/>
                <w:noProof/>
              </w:rPr>
              <w:t>(Kroenke et al., 2001)</w:t>
            </w:r>
            <w:r w:rsidR="00D55160">
              <w:rPr>
                <w:rFonts w:ascii="Times New Roman" w:hAnsi="Times New Roman" w:cs="Times New Roman"/>
              </w:rPr>
              <w:fldChar w:fldCharType="end"/>
            </w:r>
          </w:p>
          <w:p w14:paraId="0367CAE8" w14:textId="77777777" w:rsidR="009E35E2" w:rsidRDefault="009E35E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  <w:p w14:paraId="05C7DE8C" w14:textId="10A77608" w:rsidR="002777ED" w:rsidRDefault="002777ED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Total score range: </w:t>
            </w:r>
            <w:r w:rsidR="00DA5CFB">
              <w:rPr>
                <w:rFonts w:ascii="Times New Roman" w:hAnsi="Times New Roman" w:cs="Times New Roman"/>
              </w:rPr>
              <w:t>0-27</w:t>
            </w:r>
          </w:p>
          <w:p w14:paraId="6AB42830" w14:textId="63B4B330" w:rsidR="00CA3351" w:rsidRDefault="00CA3351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igher scores indicate greater degree of depressive symptoms</w:t>
            </w:r>
          </w:p>
          <w:p w14:paraId="2F6364E7" w14:textId="0149D56E" w:rsidR="003951F5" w:rsidRDefault="003951F5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930" w:type="dxa"/>
          </w:tcPr>
          <w:p w14:paraId="1322B1D6" w14:textId="51B93F84" w:rsidR="004141CD" w:rsidRPr="006F314A" w:rsidRDefault="00BB72B6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ntinuous variable</w:t>
            </w:r>
          </w:p>
        </w:tc>
        <w:tc>
          <w:tcPr>
            <w:tcW w:w="1765" w:type="dxa"/>
          </w:tcPr>
          <w:p w14:paraId="350D0FE5" w14:textId="17D49733" w:rsidR="004141CD" w:rsidRPr="00C507FE" w:rsidRDefault="004141CD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  <w:tr w:rsidR="004141CD" w:rsidRPr="00C507FE" w14:paraId="1C67E4C6" w14:textId="77777777" w:rsidTr="006514D2">
        <w:tc>
          <w:tcPr>
            <w:tcW w:w="1595" w:type="dxa"/>
          </w:tcPr>
          <w:p w14:paraId="16C274D2" w14:textId="229197D9" w:rsidR="004141CD" w:rsidRPr="00DB0445" w:rsidRDefault="00BF06C2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Anxiety symptoms</w:t>
            </w:r>
          </w:p>
        </w:tc>
        <w:tc>
          <w:tcPr>
            <w:tcW w:w="3726" w:type="dxa"/>
          </w:tcPr>
          <w:p w14:paraId="55D63439" w14:textId="75A8FB00" w:rsidR="004141CD" w:rsidRDefault="002D755E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2D755E">
              <w:rPr>
                <w:rFonts w:ascii="Times New Roman" w:hAnsi="Times New Roman" w:cs="Times New Roman"/>
              </w:rPr>
              <w:t>Generalised Anxiety Disorder -7 (GAD-7) (7-items)</w:t>
            </w:r>
            <w:r w:rsidR="00566629">
              <w:rPr>
                <w:rFonts w:ascii="Times New Roman" w:hAnsi="Times New Roman" w:cs="Times New Roman"/>
              </w:rPr>
              <w:t xml:space="preserve"> </w:t>
            </w:r>
            <w:r w:rsidR="00005218">
              <w:rPr>
                <w:rFonts w:ascii="Times New Roman" w:hAnsi="Times New Roman" w:cs="Times New Roman"/>
              </w:rPr>
              <w:fldChar w:fldCharType="begin"/>
            </w:r>
            <w:r w:rsidR="00005218">
              <w:rPr>
                <w:rFonts w:ascii="Times New Roman" w:hAnsi="Times New Roman" w:cs="Times New Roman"/>
              </w:rPr>
              <w:instrText xml:space="preserve"> ADDIN EN.CITE &lt;EndNote&gt;&lt;Cite&gt;&lt;Author&gt;Spitzer&lt;/Author&gt;&lt;Year&gt;2006&lt;/Year&gt;&lt;RecNum&gt;67&lt;/RecNum&gt;&lt;DisplayText&gt;(Spitzer et al., 2006)&lt;/DisplayText&gt;&lt;record&gt;&lt;rec-number&gt;67&lt;/rec-number&gt;&lt;foreign-keys&gt;&lt;key app="EN" db-id="zdev9dd5dwpzt9epev95s09x2f2watrxe9tx" timestamp="1709623045"&gt;67&lt;/key&gt;&lt;/foreign-keys&gt;&lt;ref-type name="Journal Article"&gt;17&lt;/ref-type&gt;&lt;contributors&gt;&lt;authors&gt;&lt;author&gt;Spitzer, Robert L&lt;/author&gt;&lt;author&gt;Kroenke, Kurt&lt;/author&gt;&lt;author&gt;Williams, Janet BW&lt;/author&gt;&lt;author&gt;Löwe, Bernd&lt;/author&gt;&lt;/authors&gt;&lt;/contributors&gt;&lt;titles&gt;&lt;title&gt;A brief measure for assessing generalized anxiety disorder: the GAD-7&lt;/title&gt;&lt;secondary-title&gt;Archives of internal medicine&lt;/secondary-title&gt;&lt;/titles&gt;&lt;periodical&gt;&lt;full-title&gt;Archives of internal medicine&lt;/full-title&gt;&lt;/periodical&gt;&lt;pages&gt;1092-1097&lt;/pages&gt;&lt;volume&gt;166&lt;/volume&gt;&lt;number&gt;10&lt;/number&gt;&lt;dates&gt;&lt;year&gt;2006&lt;/year&gt;&lt;/dates&gt;&lt;isbn&gt;0003-9926&lt;/isbn&gt;&lt;urls&gt;&lt;/urls&gt;&lt;/record&gt;&lt;/Cite&gt;&lt;/EndNote&gt;</w:instrText>
            </w:r>
            <w:r w:rsidR="00005218">
              <w:rPr>
                <w:rFonts w:ascii="Times New Roman" w:hAnsi="Times New Roman" w:cs="Times New Roman"/>
              </w:rPr>
              <w:fldChar w:fldCharType="separate"/>
            </w:r>
            <w:r w:rsidR="00005218">
              <w:rPr>
                <w:rFonts w:ascii="Times New Roman" w:hAnsi="Times New Roman" w:cs="Times New Roman"/>
                <w:noProof/>
              </w:rPr>
              <w:t>(Spitzer et al., 2006)</w:t>
            </w:r>
            <w:r w:rsidR="00005218">
              <w:rPr>
                <w:rFonts w:ascii="Times New Roman" w:hAnsi="Times New Roman" w:cs="Times New Roman"/>
              </w:rPr>
              <w:fldChar w:fldCharType="end"/>
            </w:r>
          </w:p>
          <w:p w14:paraId="1552529E" w14:textId="063883AB" w:rsidR="002D755E" w:rsidRDefault="002D755E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tal score range: 0-2</w:t>
            </w:r>
            <w:r w:rsidR="00B43CA0">
              <w:rPr>
                <w:rFonts w:ascii="Times New Roman" w:hAnsi="Times New Roman" w:cs="Times New Roman"/>
              </w:rPr>
              <w:t>1</w:t>
            </w:r>
          </w:p>
          <w:p w14:paraId="12382362" w14:textId="171E7B0A" w:rsidR="002D755E" w:rsidRDefault="002D755E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Higher scores indicate greater degree of </w:t>
            </w:r>
            <w:r w:rsidR="00B43CA0">
              <w:rPr>
                <w:rFonts w:ascii="Times New Roman" w:hAnsi="Times New Roman" w:cs="Times New Roman"/>
              </w:rPr>
              <w:t>anxiety</w:t>
            </w:r>
            <w:r>
              <w:rPr>
                <w:rFonts w:ascii="Times New Roman" w:hAnsi="Times New Roman" w:cs="Times New Roman"/>
              </w:rPr>
              <w:t xml:space="preserve"> symptoms</w:t>
            </w:r>
            <w:r w:rsidR="00B43CA0">
              <w:rPr>
                <w:rFonts w:ascii="Times New Roman" w:hAnsi="Times New Roman" w:cs="Times New Roman"/>
              </w:rPr>
              <w:t>.</w:t>
            </w:r>
          </w:p>
          <w:p w14:paraId="3D085396" w14:textId="68B3F510" w:rsidR="002D755E" w:rsidRDefault="002D755E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930" w:type="dxa"/>
          </w:tcPr>
          <w:p w14:paraId="037B7D49" w14:textId="4E65987C" w:rsidR="004141CD" w:rsidRPr="006F314A" w:rsidRDefault="002D755E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ntinuous variable</w:t>
            </w:r>
          </w:p>
        </w:tc>
        <w:tc>
          <w:tcPr>
            <w:tcW w:w="1765" w:type="dxa"/>
          </w:tcPr>
          <w:p w14:paraId="3381FA30" w14:textId="77777777" w:rsidR="004141CD" w:rsidRPr="00C507FE" w:rsidRDefault="004141CD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  <w:tr w:rsidR="001B50FD" w:rsidRPr="00C507FE" w14:paraId="5894024B" w14:textId="77777777" w:rsidTr="006514D2">
        <w:tc>
          <w:tcPr>
            <w:tcW w:w="1595" w:type="dxa"/>
          </w:tcPr>
          <w:p w14:paraId="1417912F" w14:textId="310905AD" w:rsidR="001B50FD" w:rsidRPr="00DB0445" w:rsidRDefault="001B50FD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lastRenderedPageBreak/>
              <w:t>Optimism</w:t>
            </w:r>
          </w:p>
        </w:tc>
        <w:tc>
          <w:tcPr>
            <w:tcW w:w="3726" w:type="dxa"/>
          </w:tcPr>
          <w:p w14:paraId="6199C850" w14:textId="22C712EA" w:rsidR="001B50FD" w:rsidRPr="002A6CEC" w:rsidRDefault="0071126C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bookmarkStart w:id="2" w:name="_Hlk52120860"/>
            <w:r w:rsidRPr="002A6CEC">
              <w:rPr>
                <w:rFonts w:ascii="Times New Roman" w:hAnsi="Times New Roman" w:cs="Times New Roman"/>
              </w:rPr>
              <w:t>Two items from Life Orientation Test-Revised (LOT-R) (2-items)</w:t>
            </w:r>
            <w:bookmarkEnd w:id="2"/>
            <w:r w:rsidR="00566629">
              <w:rPr>
                <w:rFonts w:ascii="Times New Roman" w:hAnsi="Times New Roman" w:cs="Times New Roman"/>
              </w:rPr>
              <w:t xml:space="preserve"> </w:t>
            </w:r>
            <w:r w:rsidR="00B658A5">
              <w:rPr>
                <w:rFonts w:ascii="Times New Roman" w:hAnsi="Times New Roman" w:cs="Times New Roman"/>
              </w:rPr>
              <w:fldChar w:fldCharType="begin"/>
            </w:r>
            <w:r w:rsidR="00B658A5">
              <w:rPr>
                <w:rFonts w:ascii="Times New Roman" w:hAnsi="Times New Roman" w:cs="Times New Roman"/>
              </w:rPr>
              <w:instrText xml:space="preserve"> ADDIN EN.CITE &lt;EndNote&gt;&lt;Cite&gt;&lt;Author&gt;Scheier&lt;/Author&gt;&lt;Year&gt;1994&lt;/Year&gt;&lt;RecNum&gt;177&lt;/RecNum&gt;&lt;DisplayText&gt;(Scheier et al., 1994)&lt;/DisplayText&gt;&lt;record&gt;&lt;rec-number&gt;177&lt;/rec-number&gt;&lt;foreign-keys&gt;&lt;key app="EN" db-id="zdev9dd5dwpzt9epev95s09x2f2watrxe9tx" timestamp="1741664727"&gt;177&lt;/key&gt;&lt;/foreign-keys&gt;&lt;ref-type name="Journal Article"&gt;17&lt;/ref-type&gt;&lt;contributors&gt;&lt;authors&gt;&lt;author&gt;Scheier, Michael F.&lt;/author&gt;&lt;author&gt;Carver, Charles S.&lt;/author&gt;&lt;author&gt;Bridges, Michael W.&lt;/author&gt;&lt;/authors&gt;&lt;/contributors&gt;&lt;titles&gt;&lt;title&gt;Distinguishing Optimism From Neuroticism (and Trait Anxiety, Self-Mastery, and Self-Esteem): A Reevaluation of the Life Orientation Test&lt;/title&gt;&lt;secondary-title&gt;Journal of personality and social psychology&lt;/secondary-title&gt;&lt;/titles&gt;&lt;periodical&gt;&lt;full-title&gt;Journal of personality and social psychology&lt;/full-title&gt;&lt;/periodical&gt;&lt;pages&gt;1063-1078&lt;/pages&gt;&lt;volume&gt;67&lt;/volume&gt;&lt;number&gt;6&lt;/number&gt;&lt;keywords&gt;&lt;keyword&gt;Self Concept&lt;/keyword&gt;&lt;keyword&gt;Self image&lt;/keyword&gt;&lt;keyword&gt;Self-Esteem&lt;/keyword&gt;&lt;keyword&gt;Adaptation, Psychological&lt;/keyword&gt;&lt;keyword&gt;Anxiety&lt;/keyword&gt;&lt;keyword&gt;Coping Behavior&lt;/keyword&gt;&lt;keyword&gt;Female&lt;/keyword&gt;&lt;keyword&gt;Human&lt;/keyword&gt;&lt;keyword&gt;Humans&lt;/keyword&gt;&lt;keyword&gt;Internal External Locus of Control&lt;/keyword&gt;&lt;keyword&gt;Life Orientation Test&lt;/keyword&gt;&lt;keyword&gt;Major Depression&lt;/keyword&gt;&lt;keyword&gt;Male&lt;/keyword&gt;&lt;keyword&gt;Measurement&lt;/keyword&gt;&lt;keyword&gt;Measures&lt;/keyword&gt;&lt;keyword&gt;Neuroses&lt;/keyword&gt;&lt;keyword&gt;Neuroticism&lt;/keyword&gt;&lt;keyword&gt;Optimism&lt;/keyword&gt;&lt;keyword&gt;Psychological tests&lt;/keyword&gt;&lt;keyword&gt;Self-Assessment&lt;/keyword&gt;&lt;keyword&gt;Social research&lt;/keyword&gt;&lt;keyword&gt;Test Reliability&lt;/keyword&gt;&lt;keyword&gt;Test Validity&lt;/keyword&gt;&lt;keyword&gt;Validity&lt;/keyword&gt;&lt;/keywords&gt;&lt;dates&gt;&lt;year&gt;1994&lt;/year&gt;&lt;/dates&gt;&lt;pub-location&gt;United States&lt;/pub-location&gt;&lt;publisher&gt;United States: American Psychological Association&lt;/publisher&gt;&lt;isbn&gt;0022-3514&lt;/isbn&gt;&lt;urls&gt;&lt;/urls&gt;&lt;electronic-resource-num&gt;10.1037/0022-3514.67.6.1063&lt;/electronic-resource-num&gt;&lt;/record&gt;&lt;/Cite&gt;&lt;/EndNote&gt;</w:instrText>
            </w:r>
            <w:r w:rsidR="00B658A5">
              <w:rPr>
                <w:rFonts w:ascii="Times New Roman" w:hAnsi="Times New Roman" w:cs="Times New Roman"/>
              </w:rPr>
              <w:fldChar w:fldCharType="separate"/>
            </w:r>
            <w:r w:rsidR="00B658A5">
              <w:rPr>
                <w:rFonts w:ascii="Times New Roman" w:hAnsi="Times New Roman" w:cs="Times New Roman"/>
                <w:noProof/>
              </w:rPr>
              <w:t>(Scheier et al., 1994)</w:t>
            </w:r>
            <w:r w:rsidR="00B658A5">
              <w:rPr>
                <w:rFonts w:ascii="Times New Roman" w:hAnsi="Times New Roman" w:cs="Times New Roman"/>
              </w:rPr>
              <w:fldChar w:fldCharType="end"/>
            </w:r>
          </w:p>
          <w:p w14:paraId="3223FF16" w14:textId="77777777" w:rsidR="002A6CEC" w:rsidRPr="002A6CEC" w:rsidRDefault="002A6CEC" w:rsidP="00973A64">
            <w:pPr>
              <w:numPr>
                <w:ilvl w:val="0"/>
                <w:numId w:val="4"/>
              </w:numPr>
              <w:spacing w:line="360" w:lineRule="auto"/>
              <w:jc w:val="left"/>
              <w:rPr>
                <w:rFonts w:ascii="Times New Roman" w:hAnsi="Times New Roman" w:cs="Times New Roman"/>
              </w:rPr>
            </w:pPr>
            <w:r w:rsidRPr="002A6CEC">
              <w:rPr>
                <w:rFonts w:ascii="Times New Roman" w:hAnsi="Times New Roman" w:cs="Times New Roman"/>
              </w:rPr>
              <w:t>"In uncertain times, I usually expect the best."</w:t>
            </w:r>
          </w:p>
          <w:p w14:paraId="29FDD02D" w14:textId="77777777" w:rsidR="002A6CEC" w:rsidRPr="002A6CEC" w:rsidRDefault="002A6CEC" w:rsidP="00973A64">
            <w:pPr>
              <w:numPr>
                <w:ilvl w:val="0"/>
                <w:numId w:val="4"/>
              </w:numPr>
              <w:spacing w:line="360" w:lineRule="auto"/>
              <w:jc w:val="left"/>
              <w:rPr>
                <w:rFonts w:ascii="Times New Roman" w:hAnsi="Times New Roman" w:cs="Times New Roman"/>
              </w:rPr>
            </w:pPr>
            <w:r w:rsidRPr="002A6CEC">
              <w:rPr>
                <w:rFonts w:ascii="Times New Roman" w:hAnsi="Times New Roman" w:cs="Times New Roman"/>
              </w:rPr>
              <w:t>"I'm always optimistic about my future."</w:t>
            </w:r>
          </w:p>
          <w:p w14:paraId="31759095" w14:textId="77777777" w:rsidR="009E35E2" w:rsidRDefault="009E35E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  <w:p w14:paraId="7BDCA0AB" w14:textId="78460688" w:rsidR="000E4EA0" w:rsidRDefault="000E4EA0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tal score range: 0-24</w:t>
            </w:r>
          </w:p>
          <w:p w14:paraId="67298506" w14:textId="33D63450" w:rsidR="002A6CEC" w:rsidRPr="002A6CEC" w:rsidRDefault="000E4EA0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Higher scores indicate greater </w:t>
            </w:r>
            <w:r w:rsidR="007857B0">
              <w:rPr>
                <w:rFonts w:ascii="Times New Roman" w:hAnsi="Times New Roman" w:cs="Times New Roman"/>
              </w:rPr>
              <w:t>optimism</w:t>
            </w:r>
            <w:r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1930" w:type="dxa"/>
          </w:tcPr>
          <w:p w14:paraId="3EE125ED" w14:textId="3A7AFCC6" w:rsidR="001B50FD" w:rsidRDefault="008C2013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ntinuous variable</w:t>
            </w:r>
          </w:p>
        </w:tc>
        <w:tc>
          <w:tcPr>
            <w:tcW w:w="1765" w:type="dxa"/>
          </w:tcPr>
          <w:p w14:paraId="5E78BA68" w14:textId="77777777" w:rsidR="001B50FD" w:rsidRPr="00C507FE" w:rsidRDefault="001B50FD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  <w:tr w:rsidR="00BB72B6" w:rsidRPr="00C507FE" w14:paraId="4F6E5533" w14:textId="77777777" w:rsidTr="006514D2">
        <w:tc>
          <w:tcPr>
            <w:tcW w:w="1595" w:type="dxa"/>
          </w:tcPr>
          <w:p w14:paraId="05D9E82E" w14:textId="77777777" w:rsidR="00BB72B6" w:rsidRPr="00DB0445" w:rsidRDefault="00BB72B6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</w:p>
        </w:tc>
        <w:tc>
          <w:tcPr>
            <w:tcW w:w="3726" w:type="dxa"/>
          </w:tcPr>
          <w:p w14:paraId="13ACD1A7" w14:textId="77777777" w:rsidR="00BB72B6" w:rsidRDefault="00BB72B6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930" w:type="dxa"/>
          </w:tcPr>
          <w:p w14:paraId="67F3BC32" w14:textId="77777777" w:rsidR="00BB72B6" w:rsidRPr="006F314A" w:rsidRDefault="00BB72B6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765" w:type="dxa"/>
          </w:tcPr>
          <w:p w14:paraId="0C87C3C7" w14:textId="77777777" w:rsidR="00BB72B6" w:rsidRPr="00C507FE" w:rsidRDefault="00BB72B6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  <w:tr w:rsidR="006514D2" w:rsidRPr="00C507FE" w14:paraId="651E32EB" w14:textId="7810C375" w:rsidTr="006514D2">
        <w:tc>
          <w:tcPr>
            <w:tcW w:w="1595" w:type="dxa"/>
          </w:tcPr>
          <w:p w14:paraId="7236855C" w14:textId="01B2492B" w:rsidR="006514D2" w:rsidRPr="00DB0445" w:rsidRDefault="006514D2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 xml:space="preserve">Resilience </w:t>
            </w:r>
          </w:p>
        </w:tc>
        <w:tc>
          <w:tcPr>
            <w:tcW w:w="3726" w:type="dxa"/>
          </w:tcPr>
          <w:p w14:paraId="2B3C953B" w14:textId="7777777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rief Resilience Scale</w:t>
            </w:r>
          </w:p>
          <w:p w14:paraId="3722DAAE" w14:textId="2147DA7D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AC5EC4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mith&lt;/Author&gt;&lt;Year&gt;2008&lt;/Year&gt;&lt;RecNum&gt;12774&lt;/RecNum&gt;&lt;DisplayText&gt;(Smith et al., 2008)&lt;/DisplayText&gt;&lt;record&gt;&lt;rec-number&gt;12774&lt;/rec-number&gt;&lt;foreign-keys&gt;&lt;key app="EN" db-id="afxs9fta6axtp9ea9dcpa5xi9tez5xdafx55" timestamp="1719721446"&gt;12774&lt;/key&gt;&lt;/foreign-keys&gt;&lt;ref-type name="Journal Article"&gt;17&lt;/ref-type&gt;&lt;contributors&gt;&lt;authors&gt;&lt;author&gt;Smith, B. W.&lt;/author&gt;&lt;author&gt;Dalen, J.&lt;/author&gt;&lt;author&gt;Wiggins, K.&lt;/author&gt;&lt;author&gt;Tooley, E.&lt;/author&gt;&lt;author&gt;Christopher, P.&lt;/author&gt;&lt;author&gt;Bernard, J.&lt;/author&gt;&lt;/authors&gt;&lt;/contributors&gt;&lt;auth-address&gt;Department of Psychology, University of New Mexico, Albuquerque, New Mexico 87131-1161, USA. bwsmith@unm.edu&lt;/auth-address&gt;&lt;titles&gt;&lt;title&gt;The brief resilience scale: assessing the ability to bounce back&lt;/title&gt;&lt;secondary-title&gt;Int J Behav Med&lt;/secondary-title&gt;&lt;/titles&gt;&lt;periodical&gt;&lt;full-title&gt;Int J Behav Med&lt;/full-title&gt;&lt;/periodical&gt;&lt;pages&gt;194-200&lt;/pages&gt;&lt;volume&gt;15&lt;/volume&gt;&lt;number&gt;3&lt;/number&gt;&lt;keywords&gt;&lt;keyword&gt;*Adaptation, Psychological&lt;/keyword&gt;&lt;keyword&gt;Adolescent&lt;/keyword&gt;&lt;keyword&gt;Adult&lt;/keyword&gt;&lt;keyword&gt;Cardiovascular Diseases/psychology&lt;/keyword&gt;&lt;keyword&gt;Female&lt;/keyword&gt;&lt;keyword&gt;Fibromyalgia/psychology&lt;/keyword&gt;&lt;keyword&gt;Humans&lt;/keyword&gt;&lt;keyword&gt;Male&lt;/keyword&gt;&lt;keyword&gt;Middle Aged&lt;/keyword&gt;&lt;keyword&gt;Pain/psychology&lt;/keyword&gt;&lt;keyword&gt;Psychometrics/*instrumentation/statistics &amp;amp; numerical data&lt;/keyword&gt;&lt;keyword&gt;Sick Role&lt;/keyword&gt;&lt;keyword&gt;Stress, Psychological/*psychology&lt;/keyword&gt;&lt;keyword&gt;Surveys and Questionnaires/standards&lt;/keyword&gt;&lt;/keywords&gt;&lt;dates&gt;&lt;year&gt;2008&lt;/year&gt;&lt;/dates&gt;&lt;isbn&gt;1070-5503&lt;/isbn&gt;&lt;accession-num&gt;18696313&lt;/accession-num&gt;&lt;urls&gt;&lt;/urls&gt;&lt;electronic-resource-num&gt;10.1080/10705500802222972&lt;/electronic-resource-num&gt;&lt;remote-database-provider&gt;NLM&lt;/remote-database-provider&gt;&lt;language&gt;eng&lt;/language&gt;&lt;/record&gt;&lt;/Cite&gt;&lt;/EndNote&gt;</w:instrText>
            </w:r>
            <w:r w:rsidRPr="00AC5EC4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Smith et al., 2008)</w:t>
            </w:r>
            <w:r w:rsidRPr="00AC5EC4">
              <w:rPr>
                <w:rFonts w:ascii="Times New Roman" w:hAnsi="Times New Roman" w:cs="Times New Roman"/>
              </w:rPr>
              <w:fldChar w:fldCharType="end"/>
            </w:r>
          </w:p>
          <w:p w14:paraId="39B94033" w14:textId="7777777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  <w:p w14:paraId="52951216" w14:textId="7777777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tal score range: 1-5</w:t>
            </w:r>
          </w:p>
          <w:p w14:paraId="794ED4C8" w14:textId="5CC80242" w:rsidR="006514D2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igher scores indicate greater psychological resilience.</w:t>
            </w:r>
          </w:p>
        </w:tc>
        <w:tc>
          <w:tcPr>
            <w:tcW w:w="1930" w:type="dxa"/>
          </w:tcPr>
          <w:p w14:paraId="6046015A" w14:textId="0F20AFCC" w:rsidR="006514D2" w:rsidRPr="00C507FE" w:rsidRDefault="008C2013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ntinuous variable</w:t>
            </w:r>
          </w:p>
        </w:tc>
        <w:tc>
          <w:tcPr>
            <w:tcW w:w="1765" w:type="dxa"/>
          </w:tcPr>
          <w:p w14:paraId="36275C2F" w14:textId="26D97434" w:rsidR="006514D2" w:rsidRPr="00C507FE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</w:tc>
      </w:tr>
      <w:tr w:rsidR="009E35E2" w:rsidRPr="00C507FE" w14:paraId="22F616C6" w14:textId="77777777" w:rsidTr="006514D2">
        <w:tc>
          <w:tcPr>
            <w:tcW w:w="1595" w:type="dxa"/>
          </w:tcPr>
          <w:p w14:paraId="24ED17B1" w14:textId="3BD59AAD" w:rsidR="009E35E2" w:rsidRPr="00DB0445" w:rsidRDefault="002B5641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Perceived control</w:t>
            </w:r>
          </w:p>
        </w:tc>
        <w:tc>
          <w:tcPr>
            <w:tcW w:w="3726" w:type="dxa"/>
          </w:tcPr>
          <w:p w14:paraId="21D172E3" w14:textId="6B5A2DB7" w:rsidR="009E35E2" w:rsidRDefault="00CA7928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CA7928">
              <w:rPr>
                <w:rFonts w:ascii="Times New Roman" w:hAnsi="Times New Roman" w:cs="Times New Roman"/>
              </w:rPr>
              <w:t>Life Control scale (LCS)</w:t>
            </w:r>
            <w:r w:rsidR="004D522E">
              <w:rPr>
                <w:rFonts w:ascii="Times New Roman" w:hAnsi="Times New Roman" w:cs="Times New Roman"/>
              </w:rPr>
              <w:t xml:space="preserve"> </w:t>
            </w:r>
            <w:r w:rsidR="00366506">
              <w:rPr>
                <w:rFonts w:ascii="Times New Roman" w:hAnsi="Times New Roman" w:cs="Times New Roman"/>
              </w:rPr>
              <w:fldChar w:fldCharType="begin">
                <w:fldData xml:space="preserve">PEVuZE5vdGU+PENpdGU+PEF1dGhvcj5MZWU8L0F1dGhvcj48WWVhcj4yMDA5PC9ZZWFyPjxSZWNO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</w:fldData>
              </w:fldChar>
            </w:r>
            <w:r w:rsidR="00366506">
              <w:rPr>
                <w:rFonts w:ascii="Times New Roman" w:hAnsi="Times New Roman" w:cs="Times New Roman"/>
              </w:rPr>
              <w:instrText xml:space="preserve"> ADDIN EN.CITE </w:instrText>
            </w:r>
            <w:r w:rsidR="00366506">
              <w:rPr>
                <w:rFonts w:ascii="Times New Roman" w:hAnsi="Times New Roman" w:cs="Times New Roman"/>
              </w:rPr>
              <w:fldChar w:fldCharType="begin">
                <w:fldData xml:space="preserve">PEVuZE5vdGU+PENpdGU+PEF1dGhvcj5MZWU8L0F1dGhvcj48WWVhcj4yMDA5PC9ZZWFyPjxSZWNO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</w:fldData>
              </w:fldChar>
            </w:r>
            <w:r w:rsidR="0036650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366506">
              <w:rPr>
                <w:rFonts w:ascii="Times New Roman" w:hAnsi="Times New Roman" w:cs="Times New Roman"/>
              </w:rPr>
            </w:r>
            <w:r w:rsidR="00366506">
              <w:rPr>
                <w:rFonts w:ascii="Times New Roman" w:hAnsi="Times New Roman" w:cs="Times New Roman"/>
              </w:rPr>
              <w:fldChar w:fldCharType="end"/>
            </w:r>
            <w:r w:rsidR="00366506">
              <w:rPr>
                <w:rFonts w:ascii="Times New Roman" w:hAnsi="Times New Roman" w:cs="Times New Roman"/>
              </w:rPr>
            </w:r>
            <w:r w:rsidR="00366506">
              <w:rPr>
                <w:rFonts w:ascii="Times New Roman" w:hAnsi="Times New Roman" w:cs="Times New Roman"/>
              </w:rPr>
              <w:fldChar w:fldCharType="separate"/>
            </w:r>
            <w:r w:rsidR="00366506">
              <w:rPr>
                <w:rFonts w:ascii="Times New Roman" w:hAnsi="Times New Roman" w:cs="Times New Roman"/>
                <w:noProof/>
              </w:rPr>
              <w:t>(Lee et al., 2009)</w:t>
            </w:r>
            <w:r w:rsidR="00366506">
              <w:rPr>
                <w:rFonts w:ascii="Times New Roman" w:hAnsi="Times New Roman" w:cs="Times New Roman"/>
              </w:rPr>
              <w:fldChar w:fldCharType="end"/>
            </w:r>
          </w:p>
          <w:p w14:paraId="7B313259" w14:textId="74A9C77D" w:rsidR="00566629" w:rsidRDefault="00566629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Total score range: </w:t>
            </w:r>
            <w:r w:rsidR="000A698C">
              <w:rPr>
                <w:rFonts w:ascii="Times New Roman" w:hAnsi="Times New Roman" w:cs="Times New Roman"/>
              </w:rPr>
              <w:t>0-30</w:t>
            </w:r>
          </w:p>
          <w:p w14:paraId="36B2AAA8" w14:textId="66F9E867" w:rsidR="00566629" w:rsidRPr="007E2702" w:rsidRDefault="00566629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  <w:r>
              <w:rPr>
                <w:rFonts w:ascii="Times New Roman" w:hAnsi="Times New Roman" w:cs="Times New Roman"/>
              </w:rPr>
              <w:t>Higher scores indicate greater p</w:t>
            </w:r>
            <w:r w:rsidR="00843B7F">
              <w:rPr>
                <w:rFonts w:ascii="Times New Roman" w:hAnsi="Times New Roman" w:cs="Times New Roman"/>
              </w:rPr>
              <w:t>erceived control</w:t>
            </w:r>
            <w:r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1930" w:type="dxa"/>
          </w:tcPr>
          <w:p w14:paraId="7F49C233" w14:textId="1835D68F" w:rsidR="009E35E2" w:rsidRPr="00374D36" w:rsidRDefault="00C05427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ntinuous variable</w:t>
            </w:r>
          </w:p>
        </w:tc>
        <w:tc>
          <w:tcPr>
            <w:tcW w:w="1765" w:type="dxa"/>
          </w:tcPr>
          <w:p w14:paraId="4BAC1031" w14:textId="77777777" w:rsidR="009E35E2" w:rsidRPr="00374D36" w:rsidRDefault="009E35E2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  <w:tr w:rsidR="009E35E2" w:rsidRPr="00C507FE" w14:paraId="2FCBE5E4" w14:textId="77777777" w:rsidTr="006514D2">
        <w:tc>
          <w:tcPr>
            <w:tcW w:w="1595" w:type="dxa"/>
          </w:tcPr>
          <w:p w14:paraId="30017898" w14:textId="77777777" w:rsidR="009E35E2" w:rsidRPr="00DB0445" w:rsidRDefault="009E35E2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</w:p>
        </w:tc>
        <w:tc>
          <w:tcPr>
            <w:tcW w:w="3726" w:type="dxa"/>
          </w:tcPr>
          <w:p w14:paraId="437C2341" w14:textId="77777777" w:rsidR="009E35E2" w:rsidRPr="007E2702" w:rsidRDefault="009E35E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</w:p>
        </w:tc>
        <w:tc>
          <w:tcPr>
            <w:tcW w:w="1930" w:type="dxa"/>
          </w:tcPr>
          <w:p w14:paraId="0C614BC2" w14:textId="77777777" w:rsidR="009E35E2" w:rsidRPr="00374D36" w:rsidRDefault="009E35E2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  <w:tc>
          <w:tcPr>
            <w:tcW w:w="1765" w:type="dxa"/>
          </w:tcPr>
          <w:p w14:paraId="0BA40E79" w14:textId="77777777" w:rsidR="009E35E2" w:rsidRPr="00374D36" w:rsidRDefault="009E35E2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  <w:tr w:rsidR="00D871EF" w:rsidRPr="00C507FE" w14:paraId="3D06CDAF" w14:textId="77777777" w:rsidTr="006514D2">
        <w:tc>
          <w:tcPr>
            <w:tcW w:w="1595" w:type="dxa"/>
          </w:tcPr>
          <w:p w14:paraId="79C735FE" w14:textId="4296C48C" w:rsidR="00D871EF" w:rsidRPr="00DB0445" w:rsidRDefault="00D871EF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Social support</w:t>
            </w:r>
          </w:p>
        </w:tc>
        <w:tc>
          <w:tcPr>
            <w:tcW w:w="3726" w:type="dxa"/>
          </w:tcPr>
          <w:p w14:paraId="2EA4A5FF" w14:textId="77777777" w:rsidR="00D871EF" w:rsidRDefault="002D1B48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2D1B48">
              <w:rPr>
                <w:rFonts w:ascii="Times New Roman" w:hAnsi="Times New Roman" w:cs="Times New Roman"/>
              </w:rPr>
              <w:t>Duke Social Support Index (DSSI-11)</w:t>
            </w:r>
          </w:p>
          <w:p w14:paraId="6A6F51C6" w14:textId="17C0F23E" w:rsidR="002D1B48" w:rsidRPr="007E2702" w:rsidRDefault="000A698C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  <w:r w:rsidRPr="000A698C">
              <w:rPr>
                <w:rFonts w:ascii="Times New Roman" w:hAnsi="Times New Roman" w:cs="Times New Roman"/>
              </w:rPr>
              <w:fldChar w:fldCharType="begin"/>
            </w:r>
            <w:r w:rsidRPr="000A698C">
              <w:rPr>
                <w:rFonts w:ascii="Times New Roman" w:hAnsi="Times New Roman" w:cs="Times New Roman"/>
              </w:rPr>
              <w:instrText xml:space="preserve"> ADDIN EN.CITE &lt;EndNote&gt;&lt;Cite&gt;&lt;Author&gt;Koenig&lt;/Author&gt;&lt;Year&gt;1993&lt;/Year&gt;&lt;RecNum&gt;179&lt;/RecNum&gt;&lt;DisplayText&gt;(Koenig et al., 1993)&lt;/DisplayText&gt;&lt;record&gt;&lt;rec-number&gt;179&lt;/rec-number&gt;&lt;foreign-keys&gt;&lt;key app="EN" db-id="zdev9dd5dwpzt9epev95s09x2f2watrxe9tx" timestamp="1741671436"&gt;179&lt;/key&gt;&lt;/foreign-keys&gt;&lt;ref-type name="Journal Article"&gt;17&lt;/ref-type&gt;&lt;contributors&gt;&lt;authors&gt;&lt;author&gt;Koenig, Harold G.&lt;/author&gt;&lt;author&gt;Westlund, Ron E.&lt;/author&gt;&lt;author&gt;George, Linda K.&lt;/author&gt;&lt;author&gt;Hughes, Dana C.&lt;/author&gt;&lt;author&gt;Blazer, Dan G.&lt;/author&gt;&lt;author&gt;Hybels, Celia&lt;/author&gt;&lt;/authors&gt;&lt;/contributors&gt;&lt;titles&gt;&lt;title&gt;Abbreviating the Duke Social Support Index for Use in Chronically Ill Elderly Individuals&lt;/title&gt;&lt;secondary-title&gt;Psychosomatics (Washington, D.C.)&lt;/secondary-title&gt;&lt;/titles&gt;&lt;periodical&gt;&lt;full-title&gt;Psychosomatics (Washington, D.C.)&lt;/full-title&gt;&lt;/periodical&gt;&lt;pages&gt;61-69&lt;/pages&gt;&lt;volume&gt;34&lt;/volume&gt;&lt;number&gt;1&lt;/number&gt;&lt;keywords&gt;&lt;keyword&gt;Social Support&lt;/keyword&gt;&lt;keyword&gt;Adaptation, Psychological&lt;/keyword&gt;&lt;keyword&gt;Aged&lt;/keyword&gt;&lt;keyword&gt;Biological and medical sciences&lt;/keyword&gt;&lt;keyword&gt;Chronic Disease - epidemiology&lt;/keyword&gt;&lt;keyword&gt;Cross-Sectional Studies&lt;/keyword&gt;&lt;keyword&gt;Female&lt;/keyword&gt;&lt;keyword&gt;Humans&lt;/keyword&gt;&lt;keyword&gt;Male&lt;/keyword&gt;&lt;keyword&gt;Medical sciences&lt;/keyword&gt;&lt;keyword&gt;Mental Disorders - psychology&lt;/keyword&gt;&lt;keyword&gt;Middle Aged&lt;/keyword&gt;&lt;keyword&gt;Psychology. Psychoanalysis. Psychiatry&lt;/keyword&gt;&lt;keyword&gt;Psychometrics. Diagnostic aid systems&lt;/keyword&gt;&lt;keyword&gt;Psychopathology. Psychiatry&lt;/keyword&gt;&lt;keyword&gt;Techniques and methods&lt;/keyword&gt;&lt;keyword&gt;United States - epidemiology&lt;/keyword&gt;&lt;/keywords&gt;&lt;dates&gt;&lt;year&gt;1993&lt;/year&gt;&lt;/dates&gt;&lt;pub-location&gt;Washington, DC&lt;/pub-location&gt;&lt;publisher&gt;Washington, DC: Elsevier Inc&lt;/publisher&gt;&lt;isbn&gt;0033-3182&lt;/isbn&gt;&lt;urls&gt;&lt;/urls&gt;&lt;electronic-resource-num&gt;10.1016/S0033-3182(93)71928-3&lt;/electronic-resource-num&gt;&lt;/record&gt;&lt;/Cite&gt;&lt;/EndNote&gt;</w:instrText>
            </w:r>
            <w:r w:rsidRPr="000A698C">
              <w:rPr>
                <w:rFonts w:ascii="Times New Roman" w:hAnsi="Times New Roman" w:cs="Times New Roman"/>
              </w:rPr>
              <w:fldChar w:fldCharType="separate"/>
            </w:r>
            <w:r w:rsidRPr="000A698C">
              <w:rPr>
                <w:rFonts w:ascii="Times New Roman" w:hAnsi="Times New Roman" w:cs="Times New Roman"/>
                <w:noProof/>
              </w:rPr>
              <w:t>(Koenig et al., 1993)</w:t>
            </w:r>
            <w:r w:rsidRPr="000A698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930" w:type="dxa"/>
          </w:tcPr>
          <w:p w14:paraId="4BA1068D" w14:textId="1403342F" w:rsidR="00D871EF" w:rsidRPr="00374D36" w:rsidRDefault="002D1B48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ntinuous variable</w:t>
            </w:r>
          </w:p>
        </w:tc>
        <w:tc>
          <w:tcPr>
            <w:tcW w:w="1765" w:type="dxa"/>
          </w:tcPr>
          <w:p w14:paraId="7B851F18" w14:textId="77777777" w:rsidR="00D871EF" w:rsidRPr="00374D36" w:rsidRDefault="00D871EF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  <w:tr w:rsidR="00D871EF" w:rsidRPr="00C507FE" w14:paraId="7160502F" w14:textId="77777777" w:rsidTr="006514D2">
        <w:tc>
          <w:tcPr>
            <w:tcW w:w="1595" w:type="dxa"/>
          </w:tcPr>
          <w:p w14:paraId="01C8FC10" w14:textId="77777777" w:rsidR="00D871EF" w:rsidRPr="00C507FE" w:rsidRDefault="00D871EF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3726" w:type="dxa"/>
          </w:tcPr>
          <w:p w14:paraId="426679C5" w14:textId="6A2C08C0" w:rsidR="00975B8B" w:rsidRDefault="00975B8B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Total score range: </w:t>
            </w:r>
            <w:r w:rsidR="00FE4D8B">
              <w:rPr>
                <w:rFonts w:ascii="Times New Roman" w:hAnsi="Times New Roman" w:cs="Times New Roman"/>
              </w:rPr>
              <w:t>10-32</w:t>
            </w:r>
          </w:p>
          <w:p w14:paraId="167AABE3" w14:textId="7BC08E74" w:rsidR="00D871EF" w:rsidRPr="007E2702" w:rsidRDefault="00975B8B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  <w:r>
              <w:rPr>
                <w:rFonts w:ascii="Times New Roman" w:hAnsi="Times New Roman" w:cs="Times New Roman"/>
              </w:rPr>
              <w:t xml:space="preserve">Higher scores indicate greater </w:t>
            </w:r>
            <w:r w:rsidR="00FE4D8B">
              <w:rPr>
                <w:rFonts w:ascii="Times New Roman" w:hAnsi="Times New Roman" w:cs="Times New Roman"/>
              </w:rPr>
              <w:t>social support</w:t>
            </w:r>
            <w:r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1930" w:type="dxa"/>
          </w:tcPr>
          <w:p w14:paraId="7B20CE2C" w14:textId="77777777" w:rsidR="00D871EF" w:rsidRPr="00374D36" w:rsidRDefault="00D871EF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  <w:tc>
          <w:tcPr>
            <w:tcW w:w="1765" w:type="dxa"/>
          </w:tcPr>
          <w:p w14:paraId="3492735C" w14:textId="77777777" w:rsidR="00D871EF" w:rsidRPr="00374D36" w:rsidRDefault="00D871EF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  <w:tr w:rsidR="009C1353" w:rsidRPr="00C507FE" w14:paraId="0519AED8" w14:textId="77777777" w:rsidTr="006514D2">
        <w:tc>
          <w:tcPr>
            <w:tcW w:w="1595" w:type="dxa"/>
          </w:tcPr>
          <w:p w14:paraId="57B22D89" w14:textId="6E398F87" w:rsidR="009C1353" w:rsidRPr="00DB0445" w:rsidRDefault="009C1353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Purpose</w:t>
            </w:r>
          </w:p>
        </w:tc>
        <w:tc>
          <w:tcPr>
            <w:tcW w:w="3726" w:type="dxa"/>
          </w:tcPr>
          <w:p w14:paraId="6FBBA83F" w14:textId="360B97E1" w:rsidR="005E22B7" w:rsidRPr="005745BA" w:rsidRDefault="00FC1C6A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  <w:r w:rsidRPr="005745BA">
              <w:rPr>
                <w:rFonts w:ascii="Times New Roman" w:hAnsi="Times New Roman" w:cs="Times New Roman"/>
                <w:iCs/>
              </w:rPr>
              <w:t xml:space="preserve">One item </w:t>
            </w:r>
            <w:r w:rsidR="00C51DA9" w:rsidRPr="005745BA">
              <w:rPr>
                <w:rFonts w:ascii="Times New Roman" w:hAnsi="Times New Roman" w:cs="Times New Roman"/>
                <w:iCs/>
              </w:rPr>
              <w:t>from the Mental Health Continuum Short Form (</w:t>
            </w:r>
            <w:proofErr w:type="spellStart"/>
            <w:r w:rsidR="00C51DA9" w:rsidRPr="005745BA">
              <w:rPr>
                <w:rFonts w:ascii="Times New Roman" w:hAnsi="Times New Roman" w:cs="Times New Roman"/>
                <w:iCs/>
              </w:rPr>
              <w:t>Orpana</w:t>
            </w:r>
            <w:proofErr w:type="spellEnd"/>
            <w:r w:rsidR="00C51DA9" w:rsidRPr="005745BA">
              <w:rPr>
                <w:rFonts w:ascii="Times New Roman" w:hAnsi="Times New Roman" w:cs="Times New Roman"/>
                <w:iCs/>
              </w:rPr>
              <w:t xml:space="preserve"> et al., 2017). This question </w:t>
            </w:r>
            <w:r w:rsidR="008C00F2" w:rsidRPr="005745BA">
              <w:rPr>
                <w:rFonts w:ascii="Times New Roman" w:hAnsi="Times New Roman" w:cs="Times New Roman"/>
                <w:iCs/>
              </w:rPr>
              <w:t>asks,</w:t>
            </w:r>
            <w:r w:rsidR="00C51DA9" w:rsidRPr="005745BA">
              <w:rPr>
                <w:rFonts w:ascii="Times New Roman" w:hAnsi="Times New Roman" w:cs="Times New Roman"/>
                <w:iCs/>
              </w:rPr>
              <w:t xml:space="preserve"> “During the past month, how often did you feel that your life has a sense of direction or meaning to it?” </w:t>
            </w:r>
          </w:p>
          <w:p w14:paraId="652B2FCA" w14:textId="77777777" w:rsidR="005E22B7" w:rsidRPr="005745BA" w:rsidRDefault="005E22B7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</w:p>
          <w:p w14:paraId="6C2A4E3E" w14:textId="70B24242" w:rsidR="005E22B7" w:rsidRPr="005745BA" w:rsidRDefault="00C51DA9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  <w:r w:rsidRPr="005745BA">
              <w:rPr>
                <w:rFonts w:ascii="Times New Roman" w:hAnsi="Times New Roman" w:cs="Times New Roman"/>
                <w:iCs/>
              </w:rPr>
              <w:lastRenderedPageBreak/>
              <w:t>Response options</w:t>
            </w:r>
            <w:r w:rsidR="005E22B7" w:rsidRPr="005745BA">
              <w:rPr>
                <w:rFonts w:ascii="Times New Roman" w:hAnsi="Times New Roman" w:cs="Times New Roman"/>
                <w:iCs/>
              </w:rPr>
              <w:t xml:space="preserve"> and range:</w:t>
            </w:r>
          </w:p>
          <w:p w14:paraId="6D540F62" w14:textId="562583D7" w:rsidR="00C51DA9" w:rsidRPr="005745BA" w:rsidRDefault="00C51DA9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  <w:r w:rsidRPr="005745BA">
              <w:rPr>
                <w:rFonts w:ascii="Times New Roman" w:hAnsi="Times New Roman" w:cs="Times New Roman"/>
                <w:iCs/>
              </w:rPr>
              <w:t>0 (Never) to 5 (Every day) with a higher score indicating greater purpose in life.</w:t>
            </w:r>
          </w:p>
          <w:p w14:paraId="6989BFDA" w14:textId="0D82B2DA" w:rsidR="009C1353" w:rsidRPr="005745BA" w:rsidRDefault="009C1353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</w:p>
        </w:tc>
        <w:tc>
          <w:tcPr>
            <w:tcW w:w="1930" w:type="dxa"/>
          </w:tcPr>
          <w:p w14:paraId="6491FB4A" w14:textId="212E3952" w:rsidR="009C1353" w:rsidRPr="00374D36" w:rsidRDefault="00D94A06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Continuous     variable</w:t>
            </w:r>
          </w:p>
        </w:tc>
        <w:tc>
          <w:tcPr>
            <w:tcW w:w="1765" w:type="dxa"/>
          </w:tcPr>
          <w:p w14:paraId="4F6231B4" w14:textId="77777777" w:rsidR="009C1353" w:rsidRPr="00374D36" w:rsidRDefault="009C1353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  <w:tr w:rsidR="004614EB" w:rsidRPr="00C507FE" w14:paraId="50BB00B1" w14:textId="77777777" w:rsidTr="006514D2">
        <w:tc>
          <w:tcPr>
            <w:tcW w:w="1595" w:type="dxa"/>
          </w:tcPr>
          <w:p w14:paraId="2ECDDF88" w14:textId="55E27337" w:rsidR="004614EB" w:rsidRPr="00DB0445" w:rsidRDefault="004E041A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Sense of coherence</w:t>
            </w:r>
          </w:p>
        </w:tc>
        <w:tc>
          <w:tcPr>
            <w:tcW w:w="3726" w:type="dxa"/>
          </w:tcPr>
          <w:p w14:paraId="56A81245" w14:textId="1E8B3D53" w:rsidR="004614EB" w:rsidRDefault="00475C1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  <w:r>
              <w:rPr>
                <w:rFonts w:ascii="Times New Roman" w:hAnsi="Times New Roman" w:cs="Times New Roman"/>
                <w:iCs/>
              </w:rPr>
              <w:t>Sense of coherence scale (SOC-13)</w:t>
            </w:r>
            <w:r w:rsidR="008C00F2">
              <w:rPr>
                <w:rFonts w:ascii="Times New Roman" w:hAnsi="Times New Roman" w:cs="Times New Roman"/>
                <w:iCs/>
              </w:rPr>
              <w:t xml:space="preserve"> </w:t>
            </w:r>
            <w:r w:rsidR="00ED6A07">
              <w:rPr>
                <w:rFonts w:ascii="Times New Roman" w:hAnsi="Times New Roman" w:cs="Times New Roman"/>
                <w:iCs/>
              </w:rPr>
              <w:fldChar w:fldCharType="begin"/>
            </w:r>
            <w:r w:rsidR="00ED6A07">
              <w:rPr>
                <w:rFonts w:ascii="Times New Roman" w:hAnsi="Times New Roman" w:cs="Times New Roman"/>
                <w:iCs/>
              </w:rPr>
              <w:instrText xml:space="preserve"> ADDIN EN.CITE &lt;EndNote&gt;&lt;Cite&gt;&lt;Author&gt;Antonovsky&lt;/Author&gt;&lt;Year&gt;1987&lt;/Year&gt;&lt;RecNum&gt;105&lt;/RecNum&gt;&lt;DisplayText&gt;(Antonovsky, 1987)&lt;/DisplayText&gt;&lt;record&gt;&lt;rec-number&gt;105&lt;/rec-number&gt;&lt;foreign-keys&gt;&lt;key app="EN" db-id="zdev9dd5dwpzt9epev95s09x2f2watrxe9tx" timestamp="1713927597"&gt;105&lt;/key&gt;&lt;/foreign-keys&gt;&lt;ref-type name="Book"&gt;6&lt;/ref-type&gt;&lt;contributors&gt;&lt;authors&gt;&lt;author&gt;Antonovsky, Aaron&lt;/author&gt;&lt;/authors&gt;&lt;/contributors&gt;&lt;titles&gt;&lt;title&gt;Unraveling the mystery of health.&lt;/title&gt;&lt;/titles&gt;&lt;dates&gt;&lt;year&gt;1987&lt;/year&gt;&lt;/dates&gt;&lt;publisher&gt;San Francisco: Jossey-Bass&lt;/publisher&gt;&lt;urls&gt;&lt;/urls&gt;&lt;/record&gt;&lt;/Cite&gt;&lt;/EndNote&gt;</w:instrText>
            </w:r>
            <w:r w:rsidR="00ED6A07">
              <w:rPr>
                <w:rFonts w:ascii="Times New Roman" w:hAnsi="Times New Roman" w:cs="Times New Roman"/>
                <w:iCs/>
              </w:rPr>
              <w:fldChar w:fldCharType="separate"/>
            </w:r>
            <w:r w:rsidR="00ED6A07">
              <w:rPr>
                <w:rFonts w:ascii="Times New Roman" w:hAnsi="Times New Roman" w:cs="Times New Roman"/>
                <w:iCs/>
                <w:noProof/>
              </w:rPr>
              <w:t>(Antonovsky, 1987)</w:t>
            </w:r>
            <w:r w:rsidR="00ED6A07">
              <w:rPr>
                <w:rFonts w:ascii="Times New Roman" w:hAnsi="Times New Roman" w:cs="Times New Roman"/>
                <w:iCs/>
              </w:rPr>
              <w:fldChar w:fldCharType="end"/>
            </w:r>
          </w:p>
          <w:p w14:paraId="08D1B8D0" w14:textId="1CE32C45" w:rsidR="008C00F2" w:rsidRDefault="008C00F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Total score range: </w:t>
            </w:r>
            <w:r w:rsidR="00A420C4">
              <w:rPr>
                <w:rFonts w:ascii="Times New Roman" w:hAnsi="Times New Roman" w:cs="Times New Roman"/>
              </w:rPr>
              <w:t>28-91</w:t>
            </w:r>
          </w:p>
          <w:p w14:paraId="2B0522D3" w14:textId="4A3BB27A" w:rsidR="008C00F2" w:rsidRPr="007E2702" w:rsidRDefault="008C00F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  <w:r>
              <w:rPr>
                <w:rFonts w:ascii="Times New Roman" w:hAnsi="Times New Roman" w:cs="Times New Roman"/>
              </w:rPr>
              <w:t>Higher scores indicate greater sense of coherence.</w:t>
            </w:r>
          </w:p>
        </w:tc>
        <w:tc>
          <w:tcPr>
            <w:tcW w:w="1930" w:type="dxa"/>
          </w:tcPr>
          <w:p w14:paraId="7F15B7E3" w14:textId="0559D184" w:rsidR="004614EB" w:rsidRPr="00374D36" w:rsidRDefault="00D94A06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ntinuous variable</w:t>
            </w:r>
          </w:p>
        </w:tc>
        <w:tc>
          <w:tcPr>
            <w:tcW w:w="1765" w:type="dxa"/>
          </w:tcPr>
          <w:p w14:paraId="7F3C8B5A" w14:textId="77777777" w:rsidR="004614EB" w:rsidRPr="00374D36" w:rsidRDefault="004614EB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  <w:tr w:rsidR="00ED6A07" w:rsidRPr="00ED6A07" w14:paraId="61769A62" w14:textId="77777777" w:rsidTr="006514D2">
        <w:tc>
          <w:tcPr>
            <w:tcW w:w="1595" w:type="dxa"/>
          </w:tcPr>
          <w:p w14:paraId="0CFBCC7D" w14:textId="6EF939DB" w:rsidR="009C1353" w:rsidRPr="00DB0445" w:rsidRDefault="006C1382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  <w:color w:val="000000" w:themeColor="text1"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  <w:color w:val="000000" w:themeColor="text1"/>
              </w:rPr>
              <w:t>Self-reported health</w:t>
            </w:r>
          </w:p>
        </w:tc>
        <w:tc>
          <w:tcPr>
            <w:tcW w:w="3726" w:type="dxa"/>
          </w:tcPr>
          <w:p w14:paraId="0A4737A3" w14:textId="77777777" w:rsidR="009C1353" w:rsidRPr="00ED6A07" w:rsidRDefault="002027E4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ED6A07">
              <w:rPr>
                <w:rFonts w:ascii="Times New Roman" w:hAnsi="Times New Roman" w:cs="Times New Roman"/>
                <w:color w:val="000000" w:themeColor="text1"/>
              </w:rPr>
              <w:t>Used Q</w:t>
            </w:r>
            <w:r w:rsidR="008A4954" w:rsidRPr="00ED6A07">
              <w:rPr>
                <w:rFonts w:ascii="Times New Roman" w:hAnsi="Times New Roman" w:cs="Times New Roman"/>
                <w:color w:val="000000" w:themeColor="text1"/>
              </w:rPr>
              <w:t>uestion 1</w:t>
            </w:r>
            <w:r w:rsidRPr="00ED6A07">
              <w:rPr>
                <w:rFonts w:ascii="Times New Roman" w:hAnsi="Times New Roman" w:cs="Times New Roman"/>
                <w:color w:val="000000" w:themeColor="text1"/>
              </w:rPr>
              <w:t xml:space="preserve"> from the </w:t>
            </w:r>
            <w:r w:rsidR="00CB4273" w:rsidRPr="00ED6A07">
              <w:rPr>
                <w:rFonts w:ascii="Times New Roman" w:hAnsi="Times New Roman" w:cs="Times New Roman"/>
                <w:color w:val="000000" w:themeColor="text1"/>
              </w:rPr>
              <w:t xml:space="preserve">12-item Short Form </w:t>
            </w:r>
            <w:r w:rsidR="008A4954" w:rsidRPr="00ED6A07">
              <w:rPr>
                <w:rFonts w:ascii="Times New Roman" w:hAnsi="Times New Roman" w:cs="Times New Roman"/>
                <w:color w:val="000000" w:themeColor="text1"/>
              </w:rPr>
              <w:t>survey (</w:t>
            </w:r>
            <w:r w:rsidRPr="00ED6A07">
              <w:rPr>
                <w:rFonts w:ascii="Times New Roman" w:hAnsi="Times New Roman" w:cs="Times New Roman"/>
                <w:color w:val="000000" w:themeColor="text1"/>
              </w:rPr>
              <w:t>SF-12</w:t>
            </w:r>
            <w:r w:rsidR="008A4954" w:rsidRPr="00ED6A07">
              <w:rPr>
                <w:rFonts w:ascii="Times New Roman" w:hAnsi="Times New Roman" w:cs="Times New Roman"/>
                <w:color w:val="000000" w:themeColor="text1"/>
              </w:rPr>
              <w:t>):</w:t>
            </w:r>
          </w:p>
          <w:p w14:paraId="2AFCFA65" w14:textId="77777777" w:rsidR="0078189F" w:rsidRPr="00ED6A07" w:rsidRDefault="0078189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ED6A07">
              <w:rPr>
                <w:rFonts w:ascii="Times New Roman" w:hAnsi="Times New Roman" w:cs="Times New Roman"/>
                <w:color w:val="000000" w:themeColor="text1"/>
              </w:rPr>
              <w:t>"In general, would you say your health is:"</w:t>
            </w:r>
          </w:p>
          <w:p w14:paraId="26702E62" w14:textId="77777777" w:rsidR="0078189F" w:rsidRPr="00ED6A07" w:rsidRDefault="0078189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  <w:color w:val="000000" w:themeColor="text1"/>
              </w:rPr>
            </w:pPr>
          </w:p>
          <w:p w14:paraId="180C57CA" w14:textId="204045A4" w:rsidR="0078189F" w:rsidRPr="00ED6A07" w:rsidRDefault="0078189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ED6A07">
              <w:rPr>
                <w:rFonts w:ascii="Times New Roman" w:hAnsi="Times New Roman" w:cs="Times New Roman"/>
                <w:iCs/>
                <w:color w:val="000000" w:themeColor="text1"/>
              </w:rPr>
              <w:t>Response options are:</w:t>
            </w:r>
          </w:p>
          <w:p w14:paraId="43AD17C3" w14:textId="433A1978" w:rsidR="0078189F" w:rsidRPr="00ED6A07" w:rsidRDefault="0078189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  <w:color w:val="000000" w:themeColor="text1"/>
              </w:rPr>
            </w:pPr>
            <w:r w:rsidRPr="00ED6A07">
              <w:rPr>
                <w:rFonts w:ascii="Times New Roman" w:hAnsi="Times New Roman" w:cs="Times New Roman"/>
                <w:iCs/>
                <w:color w:val="000000" w:themeColor="text1"/>
              </w:rPr>
              <w:t>Excellent</w:t>
            </w:r>
            <w:r w:rsidR="000F1B0D" w:rsidRPr="00ED6A07">
              <w:rPr>
                <w:rFonts w:ascii="Times New Roman" w:hAnsi="Times New Roman" w:cs="Times New Roman"/>
                <w:iCs/>
                <w:color w:val="000000" w:themeColor="text1"/>
              </w:rPr>
              <w:t>/</w:t>
            </w:r>
            <w:r w:rsidRPr="00ED6A07">
              <w:rPr>
                <w:rFonts w:ascii="Times New Roman" w:hAnsi="Times New Roman" w:cs="Times New Roman"/>
                <w:iCs/>
                <w:color w:val="000000" w:themeColor="text1"/>
              </w:rPr>
              <w:t>Very good</w:t>
            </w:r>
          </w:p>
          <w:p w14:paraId="7780AFFD" w14:textId="77777777" w:rsidR="008A4954" w:rsidRPr="00ED6A07" w:rsidRDefault="0078189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  <w:color w:val="000000" w:themeColor="text1"/>
              </w:rPr>
            </w:pPr>
            <w:r w:rsidRPr="00ED6A07">
              <w:rPr>
                <w:rFonts w:ascii="Times New Roman" w:hAnsi="Times New Roman" w:cs="Times New Roman"/>
                <w:iCs/>
                <w:color w:val="000000" w:themeColor="text1"/>
              </w:rPr>
              <w:t>Good</w:t>
            </w:r>
            <w:r w:rsidR="000F1B0D" w:rsidRPr="00ED6A07">
              <w:rPr>
                <w:rFonts w:ascii="Times New Roman" w:hAnsi="Times New Roman" w:cs="Times New Roman"/>
                <w:iCs/>
                <w:color w:val="000000" w:themeColor="text1"/>
              </w:rPr>
              <w:t>/</w:t>
            </w:r>
            <w:r w:rsidRPr="00ED6A07">
              <w:rPr>
                <w:rFonts w:ascii="Times New Roman" w:hAnsi="Times New Roman" w:cs="Times New Roman"/>
                <w:iCs/>
                <w:color w:val="000000" w:themeColor="text1"/>
              </w:rPr>
              <w:t>Fair</w:t>
            </w:r>
            <w:r w:rsidR="000F1B0D" w:rsidRPr="00ED6A07">
              <w:rPr>
                <w:rFonts w:ascii="Times New Roman" w:hAnsi="Times New Roman" w:cs="Times New Roman"/>
                <w:iCs/>
                <w:color w:val="000000" w:themeColor="text1"/>
              </w:rPr>
              <w:t>/</w:t>
            </w:r>
            <w:r w:rsidRPr="00ED6A07">
              <w:rPr>
                <w:rFonts w:ascii="Times New Roman" w:hAnsi="Times New Roman" w:cs="Times New Roman"/>
                <w:iCs/>
                <w:color w:val="000000" w:themeColor="text1"/>
              </w:rPr>
              <w:t>Poor</w:t>
            </w:r>
          </w:p>
          <w:p w14:paraId="32E08AF6" w14:textId="34A1DA8F" w:rsidR="000F1B0D" w:rsidRPr="00ED6A07" w:rsidRDefault="000F1B0D" w:rsidP="00973A64">
            <w:pPr>
              <w:pStyle w:val="ListParagraph"/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  <w:color w:val="000000" w:themeColor="text1"/>
              </w:rPr>
            </w:pPr>
          </w:p>
        </w:tc>
        <w:tc>
          <w:tcPr>
            <w:tcW w:w="1930" w:type="dxa"/>
          </w:tcPr>
          <w:p w14:paraId="6B3FD801" w14:textId="7A08C99F" w:rsidR="009C1353" w:rsidRPr="00ED6A07" w:rsidRDefault="00647339" w:rsidP="00973A64">
            <w:pPr>
              <w:spacing w:line="360" w:lineRule="auto"/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  <w:r w:rsidRPr="00ED6A07">
              <w:rPr>
                <w:rFonts w:ascii="Times New Roman" w:hAnsi="Times New Roman" w:cs="Times New Roman"/>
                <w:color w:val="000000" w:themeColor="text1"/>
              </w:rPr>
              <w:t>Categorical</w:t>
            </w:r>
            <w:r w:rsidR="0078189F" w:rsidRPr="00ED6A07">
              <w:rPr>
                <w:rFonts w:ascii="Times New Roman" w:hAnsi="Times New Roman" w:cs="Times New Roman"/>
                <w:color w:val="000000" w:themeColor="text1"/>
              </w:rPr>
              <w:t xml:space="preserve"> variable</w:t>
            </w:r>
          </w:p>
        </w:tc>
        <w:tc>
          <w:tcPr>
            <w:tcW w:w="1765" w:type="dxa"/>
          </w:tcPr>
          <w:p w14:paraId="0B4E9A00" w14:textId="77777777" w:rsidR="009C1353" w:rsidRPr="00ED6A07" w:rsidRDefault="009C1353" w:rsidP="00973A64">
            <w:pPr>
              <w:spacing w:line="360" w:lineRule="auto"/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ED6A07" w:rsidRPr="00ED6A07" w14:paraId="17B06BEA" w14:textId="77777777" w:rsidTr="006514D2">
        <w:tc>
          <w:tcPr>
            <w:tcW w:w="1595" w:type="dxa"/>
          </w:tcPr>
          <w:p w14:paraId="45CCA2CE" w14:textId="0DC824A7" w:rsidR="002E64A0" w:rsidRPr="00DB0445" w:rsidRDefault="00537833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  <w:color w:val="000000" w:themeColor="text1"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  <w:color w:val="000000" w:themeColor="text1"/>
              </w:rPr>
              <w:t>Health service utilisation</w:t>
            </w:r>
          </w:p>
        </w:tc>
        <w:tc>
          <w:tcPr>
            <w:tcW w:w="3726" w:type="dxa"/>
          </w:tcPr>
          <w:p w14:paraId="67DF4F36" w14:textId="77777777" w:rsidR="002E64A0" w:rsidRPr="00ED6A07" w:rsidRDefault="002B017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  <w:color w:val="000000" w:themeColor="text1"/>
              </w:rPr>
            </w:pPr>
            <w:r w:rsidRPr="00ED6A07">
              <w:rPr>
                <w:rFonts w:ascii="Times New Roman" w:hAnsi="Times New Roman" w:cs="Times New Roman"/>
                <w:iCs/>
                <w:color w:val="000000" w:themeColor="text1"/>
              </w:rPr>
              <w:t>Please select the response that best reflects the number of visits/online consultations (including mental health) you may have had with each of the following health care providers for any reason regarding your own health, since the start of the COVID-19 pandemic (i.e. February 2020).</w:t>
            </w:r>
          </w:p>
          <w:p w14:paraId="6B1C432E" w14:textId="77777777" w:rsidR="002B017F" w:rsidRPr="00ED6A07" w:rsidRDefault="002B017F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  <w:color w:val="000000" w:themeColor="text1"/>
              </w:rPr>
            </w:pPr>
          </w:p>
          <w:p w14:paraId="04A109CA" w14:textId="458F7798" w:rsidR="002B017F" w:rsidRPr="00ED6A07" w:rsidRDefault="005C2110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  <w:color w:val="000000" w:themeColor="text1"/>
              </w:rPr>
            </w:pPr>
            <w:r w:rsidRPr="00ED6A07">
              <w:rPr>
                <w:rFonts w:ascii="Times New Roman" w:hAnsi="Times New Roman" w:cs="Times New Roman"/>
                <w:iCs/>
                <w:color w:val="000000" w:themeColor="text1"/>
              </w:rPr>
              <w:t>Used sum of</w:t>
            </w:r>
            <w:r w:rsidR="00035D7A" w:rsidRPr="00ED6A07">
              <w:rPr>
                <w:rFonts w:ascii="Times New Roman" w:hAnsi="Times New Roman" w:cs="Times New Roman"/>
                <w:iCs/>
                <w:color w:val="000000" w:themeColor="text1"/>
              </w:rPr>
              <w:t xml:space="preserve"> response options including</w:t>
            </w:r>
            <w:r w:rsidRPr="00ED6A07">
              <w:rPr>
                <w:rFonts w:ascii="Times New Roman" w:hAnsi="Times New Roman" w:cs="Times New Roman"/>
                <w:iCs/>
                <w:color w:val="000000" w:themeColor="text1"/>
              </w:rPr>
              <w:t>:</w:t>
            </w:r>
          </w:p>
          <w:p w14:paraId="29E3B505" w14:textId="374F771B" w:rsidR="005C2110" w:rsidRPr="00ED6A07" w:rsidRDefault="005C2110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  <w:color w:val="000000" w:themeColor="text1"/>
              </w:rPr>
            </w:pPr>
            <w:r w:rsidRPr="00ED6A07">
              <w:rPr>
                <w:rFonts w:ascii="Times New Roman" w:hAnsi="Times New Roman" w:cs="Times New Roman"/>
                <w:iCs/>
                <w:color w:val="000000" w:themeColor="text1"/>
              </w:rPr>
              <w:t>-</w:t>
            </w:r>
            <w:r w:rsidR="00D93374">
              <w:rPr>
                <w:rFonts w:ascii="Times New Roman" w:hAnsi="Times New Roman" w:cs="Times New Roman"/>
                <w:iCs/>
                <w:color w:val="000000" w:themeColor="text1"/>
              </w:rPr>
              <w:t xml:space="preserve"> </w:t>
            </w:r>
            <w:r w:rsidRPr="00ED6A07">
              <w:rPr>
                <w:rFonts w:ascii="Times New Roman" w:hAnsi="Times New Roman" w:cs="Times New Roman"/>
                <w:iCs/>
                <w:color w:val="000000" w:themeColor="text1"/>
              </w:rPr>
              <w:t>GP</w:t>
            </w:r>
          </w:p>
          <w:p w14:paraId="65375205" w14:textId="7E990F69" w:rsidR="005C2110" w:rsidRPr="00ED6A07" w:rsidRDefault="007F0B80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  <w:color w:val="000000" w:themeColor="text1"/>
              </w:rPr>
            </w:pPr>
            <w:r w:rsidRPr="00ED6A07">
              <w:rPr>
                <w:rFonts w:ascii="Times New Roman" w:hAnsi="Times New Roman" w:cs="Times New Roman"/>
                <w:iCs/>
                <w:color w:val="000000" w:themeColor="text1"/>
              </w:rPr>
              <w:t>-</w:t>
            </w:r>
            <w:r w:rsidR="00D93374">
              <w:rPr>
                <w:rFonts w:ascii="Times New Roman" w:hAnsi="Times New Roman" w:cs="Times New Roman"/>
                <w:iCs/>
                <w:color w:val="000000" w:themeColor="text1"/>
              </w:rPr>
              <w:t xml:space="preserve"> </w:t>
            </w:r>
            <w:r w:rsidR="005C2110" w:rsidRPr="00ED6A07">
              <w:rPr>
                <w:rFonts w:ascii="Times New Roman" w:hAnsi="Times New Roman" w:cs="Times New Roman"/>
                <w:iCs/>
                <w:color w:val="000000" w:themeColor="text1"/>
              </w:rPr>
              <w:t>Psychologist</w:t>
            </w:r>
          </w:p>
          <w:p w14:paraId="73AD3605" w14:textId="50F12FB9" w:rsidR="005C2110" w:rsidRPr="00ED6A07" w:rsidRDefault="007F0B80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  <w:color w:val="000000" w:themeColor="text1"/>
              </w:rPr>
            </w:pPr>
            <w:r w:rsidRPr="00ED6A07">
              <w:rPr>
                <w:rFonts w:ascii="Times New Roman" w:hAnsi="Times New Roman" w:cs="Times New Roman"/>
                <w:iCs/>
                <w:color w:val="000000" w:themeColor="text1"/>
              </w:rPr>
              <w:t>-</w:t>
            </w:r>
            <w:r w:rsidR="00D93374">
              <w:rPr>
                <w:rFonts w:ascii="Times New Roman" w:hAnsi="Times New Roman" w:cs="Times New Roman"/>
                <w:iCs/>
                <w:color w:val="000000" w:themeColor="text1"/>
              </w:rPr>
              <w:t xml:space="preserve"> </w:t>
            </w:r>
            <w:r w:rsidR="005C2110" w:rsidRPr="00ED6A07">
              <w:rPr>
                <w:rFonts w:ascii="Times New Roman" w:hAnsi="Times New Roman" w:cs="Times New Roman"/>
                <w:iCs/>
                <w:color w:val="000000" w:themeColor="text1"/>
              </w:rPr>
              <w:t>Psychiatrist</w:t>
            </w:r>
          </w:p>
          <w:p w14:paraId="74C52D22" w14:textId="4FC09A5B" w:rsidR="005C2110" w:rsidRPr="00ED6A07" w:rsidRDefault="005C2110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  <w:color w:val="000000" w:themeColor="text1"/>
              </w:rPr>
            </w:pPr>
            <w:r w:rsidRPr="00ED6A07">
              <w:rPr>
                <w:rFonts w:ascii="Times New Roman" w:hAnsi="Times New Roman" w:cs="Times New Roman"/>
                <w:iCs/>
                <w:color w:val="000000" w:themeColor="text1"/>
              </w:rPr>
              <w:t>-</w:t>
            </w:r>
            <w:r w:rsidR="00D93374">
              <w:rPr>
                <w:rFonts w:ascii="Times New Roman" w:hAnsi="Times New Roman" w:cs="Times New Roman"/>
                <w:iCs/>
                <w:color w:val="000000" w:themeColor="text1"/>
              </w:rPr>
              <w:t xml:space="preserve"> </w:t>
            </w:r>
            <w:r w:rsidRPr="00ED6A07">
              <w:rPr>
                <w:rFonts w:ascii="Times New Roman" w:hAnsi="Times New Roman" w:cs="Times New Roman"/>
                <w:iCs/>
                <w:color w:val="000000" w:themeColor="text1"/>
              </w:rPr>
              <w:t>Drug and alcohol counsellor</w:t>
            </w:r>
          </w:p>
          <w:p w14:paraId="568E90CD" w14:textId="2AEE8035" w:rsidR="007F0B80" w:rsidRPr="00ED6A07" w:rsidRDefault="007F0B80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  <w:color w:val="000000" w:themeColor="text1"/>
              </w:rPr>
            </w:pPr>
            <w:r w:rsidRPr="00ED6A07">
              <w:rPr>
                <w:rFonts w:ascii="Times New Roman" w:hAnsi="Times New Roman" w:cs="Times New Roman"/>
                <w:iCs/>
                <w:color w:val="000000" w:themeColor="text1"/>
              </w:rPr>
              <w:t>-</w:t>
            </w:r>
            <w:r w:rsidR="00D93374">
              <w:rPr>
                <w:rFonts w:ascii="Times New Roman" w:hAnsi="Times New Roman" w:cs="Times New Roman"/>
                <w:iCs/>
                <w:color w:val="000000" w:themeColor="text1"/>
              </w:rPr>
              <w:t xml:space="preserve"> </w:t>
            </w:r>
            <w:r w:rsidRPr="00ED6A07">
              <w:rPr>
                <w:rFonts w:ascii="Times New Roman" w:hAnsi="Times New Roman" w:cs="Times New Roman"/>
                <w:iCs/>
                <w:color w:val="000000" w:themeColor="text1"/>
              </w:rPr>
              <w:t>Mental health nurse</w:t>
            </w:r>
          </w:p>
        </w:tc>
        <w:tc>
          <w:tcPr>
            <w:tcW w:w="1930" w:type="dxa"/>
          </w:tcPr>
          <w:p w14:paraId="3655EBC1" w14:textId="4C6F18D2" w:rsidR="002E64A0" w:rsidRPr="00ED6A07" w:rsidRDefault="00035D7A" w:rsidP="00973A64">
            <w:pPr>
              <w:spacing w:line="360" w:lineRule="auto"/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  <w:r w:rsidRPr="00ED6A07">
              <w:rPr>
                <w:rFonts w:ascii="Times New Roman" w:hAnsi="Times New Roman" w:cs="Times New Roman"/>
                <w:color w:val="000000" w:themeColor="text1"/>
              </w:rPr>
              <w:t>Continuous variable</w:t>
            </w:r>
          </w:p>
        </w:tc>
        <w:tc>
          <w:tcPr>
            <w:tcW w:w="1765" w:type="dxa"/>
          </w:tcPr>
          <w:p w14:paraId="19421871" w14:textId="77777777" w:rsidR="002E64A0" w:rsidRPr="00ED6A07" w:rsidRDefault="002E64A0" w:rsidP="00973A64">
            <w:pPr>
              <w:spacing w:line="360" w:lineRule="auto"/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B840E5" w:rsidRPr="00C507FE" w14:paraId="44185EEE" w14:textId="77777777" w:rsidTr="006514D2">
        <w:tc>
          <w:tcPr>
            <w:tcW w:w="1595" w:type="dxa"/>
          </w:tcPr>
          <w:p w14:paraId="0FEEAA9A" w14:textId="5797ACA3" w:rsidR="00B840E5" w:rsidRPr="00DB0445" w:rsidRDefault="00CF0747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lastRenderedPageBreak/>
              <w:t>Body Mass Index (</w:t>
            </w:r>
            <w:r w:rsidR="0071671C" w:rsidRPr="00DB0445">
              <w:rPr>
                <w:rFonts w:ascii="Times New Roman" w:eastAsia="Calibri" w:hAnsi="Times New Roman" w:cs="Times New Roman"/>
                <w:b/>
                <w:bCs/>
              </w:rPr>
              <w:t>BMI</w:t>
            </w:r>
            <w:r w:rsidRPr="00DB0445">
              <w:rPr>
                <w:rFonts w:ascii="Times New Roman" w:eastAsia="Calibri" w:hAnsi="Times New Roman" w:cs="Times New Roman"/>
                <w:b/>
                <w:bCs/>
              </w:rPr>
              <w:t>)</w:t>
            </w:r>
          </w:p>
        </w:tc>
        <w:tc>
          <w:tcPr>
            <w:tcW w:w="3726" w:type="dxa"/>
          </w:tcPr>
          <w:p w14:paraId="4180BAA0" w14:textId="77777777" w:rsidR="00B840E5" w:rsidRDefault="00205B30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  <w:r w:rsidRPr="00205B30">
              <w:rPr>
                <w:rFonts w:ascii="Times New Roman" w:hAnsi="Times New Roman" w:cs="Times New Roman"/>
                <w:iCs/>
              </w:rPr>
              <w:t>We would like to know your height and weight, so that we can calculate your body mass index (BMI).</w:t>
            </w:r>
          </w:p>
          <w:p w14:paraId="52137F28" w14:textId="124C8EAF" w:rsidR="00D93374" w:rsidRPr="007E2702" w:rsidRDefault="00D93374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</w:p>
        </w:tc>
        <w:tc>
          <w:tcPr>
            <w:tcW w:w="1930" w:type="dxa"/>
          </w:tcPr>
          <w:p w14:paraId="5101F7A0" w14:textId="21C6AE95" w:rsidR="00B840E5" w:rsidRPr="00374D36" w:rsidRDefault="00CF0747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ntinuous variable</w:t>
            </w:r>
          </w:p>
        </w:tc>
        <w:tc>
          <w:tcPr>
            <w:tcW w:w="1765" w:type="dxa"/>
          </w:tcPr>
          <w:p w14:paraId="538583A6" w14:textId="77777777" w:rsidR="00B840E5" w:rsidRPr="00374D36" w:rsidRDefault="00B840E5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  <w:tr w:rsidR="008110F9" w:rsidRPr="00C507FE" w14:paraId="7BA3456F" w14:textId="77777777" w:rsidTr="00B04CEB">
        <w:tc>
          <w:tcPr>
            <w:tcW w:w="1595" w:type="dxa"/>
          </w:tcPr>
          <w:p w14:paraId="6FBE8A82" w14:textId="77777777" w:rsidR="008110F9" w:rsidRPr="00DB0445" w:rsidRDefault="008110F9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 xml:space="preserve">Physical activity </w:t>
            </w:r>
          </w:p>
        </w:tc>
        <w:tc>
          <w:tcPr>
            <w:tcW w:w="3726" w:type="dxa"/>
          </w:tcPr>
          <w:p w14:paraId="7BD48B72" w14:textId="77777777" w:rsidR="008110F9" w:rsidRDefault="008110F9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CF6ADF">
              <w:rPr>
                <w:rFonts w:ascii="Times New Roman" w:hAnsi="Times New Roman" w:cs="Times New Roman"/>
              </w:rPr>
              <w:t>International Physical Activity Questionnaire short form (7-item)</w:t>
            </w:r>
          </w:p>
          <w:p w14:paraId="23F68422" w14:textId="77777777" w:rsidR="008110F9" w:rsidRDefault="008110F9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raig&lt;/Author&gt;&lt;Year&gt;2017&lt;/Year&gt;&lt;RecNum&gt;12779&lt;/RecNum&gt;&lt;DisplayText&gt;(Craig et al., 2017)&lt;/DisplayText&gt;&lt;record&gt;&lt;rec-number&gt;12779&lt;/rec-number&gt;&lt;foreign-keys&gt;&lt;key app="EN" db-id="afxs9fta6axtp9ea9dcpa5xi9tez5xdafx55" timestamp="1719723564"&gt;12779&lt;/key&gt;&lt;/foreign-keys&gt;&lt;ref-type name="Journal Article"&gt;17&lt;/ref-type&gt;&lt;contributors&gt;&lt;authors&gt;&lt;author&gt;Craig, C&lt;/author&gt;&lt;author&gt;Marshall, A&lt;/author&gt;&lt;author&gt;Sjostrom, M&lt;/author&gt;&lt;author&gt;Bauman, A&lt;/author&gt;&lt;author&gt;Lee, P&lt;/author&gt;&lt;author&gt;Macfarlane, D&lt;/author&gt;&lt;author&gt;Lam, T&lt;/author&gt;&lt;author&gt;Stewart, S&lt;/author&gt;&lt;/authors&gt;&lt;/contributors&gt;&lt;titles&gt;&lt;title&gt;International physical activity questionnaire-short form&lt;/title&gt;&lt;secondary-title&gt;J Am Coll Health&lt;/secondary-title&gt;&lt;/titles&gt;&lt;periodical&gt;&lt;full-title&gt;J Am Coll Health&lt;/full-title&gt;&lt;/periodical&gt;&lt;pages&gt;492-501&lt;/pages&gt;&lt;volume&gt;65&lt;/volume&gt;&lt;number&gt;7&lt;/number&gt;&lt;dates&gt;&lt;year&gt;2017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Craig et al., 2017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  <w:p w14:paraId="4337DF99" w14:textId="77777777" w:rsidR="008110F9" w:rsidRDefault="008110F9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  <w:p w14:paraId="5189C2DA" w14:textId="77777777" w:rsidR="008110F9" w:rsidRPr="00C507FE" w:rsidRDefault="008110F9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ores are calculated based on time, frequency, and intensity of exercise.</w:t>
            </w:r>
          </w:p>
        </w:tc>
        <w:tc>
          <w:tcPr>
            <w:tcW w:w="1930" w:type="dxa"/>
          </w:tcPr>
          <w:p w14:paraId="2D050FF8" w14:textId="77777777" w:rsidR="008110F9" w:rsidRDefault="008110F9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ow activity</w:t>
            </w:r>
          </w:p>
          <w:p w14:paraId="364270B7" w14:textId="77777777" w:rsidR="008110F9" w:rsidRDefault="008110F9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derate activity</w:t>
            </w:r>
          </w:p>
          <w:p w14:paraId="2DEAEB3B" w14:textId="77777777" w:rsidR="008110F9" w:rsidRPr="00C507FE" w:rsidRDefault="008110F9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igh activity</w:t>
            </w:r>
          </w:p>
        </w:tc>
        <w:tc>
          <w:tcPr>
            <w:tcW w:w="1765" w:type="dxa"/>
          </w:tcPr>
          <w:p w14:paraId="284F0C9A" w14:textId="77777777" w:rsidR="008110F9" w:rsidRPr="00C507FE" w:rsidRDefault="008110F9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igh activity</w:t>
            </w:r>
          </w:p>
        </w:tc>
      </w:tr>
      <w:tr w:rsidR="008110F9" w:rsidRPr="00C507FE" w14:paraId="00484653" w14:textId="77777777" w:rsidTr="006514D2">
        <w:tc>
          <w:tcPr>
            <w:tcW w:w="1595" w:type="dxa"/>
          </w:tcPr>
          <w:p w14:paraId="73C267D6" w14:textId="77777777" w:rsidR="008110F9" w:rsidRPr="00DB0445" w:rsidRDefault="008110F9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</w:p>
        </w:tc>
        <w:tc>
          <w:tcPr>
            <w:tcW w:w="3726" w:type="dxa"/>
          </w:tcPr>
          <w:p w14:paraId="04166798" w14:textId="77777777" w:rsidR="008110F9" w:rsidRPr="007E2702" w:rsidRDefault="008110F9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</w:p>
        </w:tc>
        <w:tc>
          <w:tcPr>
            <w:tcW w:w="1930" w:type="dxa"/>
          </w:tcPr>
          <w:p w14:paraId="6A90E697" w14:textId="77777777" w:rsidR="008110F9" w:rsidRPr="00374D36" w:rsidRDefault="008110F9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  <w:tc>
          <w:tcPr>
            <w:tcW w:w="1765" w:type="dxa"/>
          </w:tcPr>
          <w:p w14:paraId="53EB2DC8" w14:textId="77777777" w:rsidR="008110F9" w:rsidRPr="00374D36" w:rsidRDefault="008110F9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  <w:tr w:rsidR="00CE09E5" w:rsidRPr="00C507FE" w14:paraId="732921F6" w14:textId="77777777" w:rsidTr="00B04CEB">
        <w:tc>
          <w:tcPr>
            <w:tcW w:w="1595" w:type="dxa"/>
          </w:tcPr>
          <w:p w14:paraId="7E7A744A" w14:textId="77777777" w:rsidR="00CE09E5" w:rsidRPr="00DB0445" w:rsidRDefault="00CE09E5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Sleep quality</w:t>
            </w:r>
          </w:p>
        </w:tc>
        <w:tc>
          <w:tcPr>
            <w:tcW w:w="3726" w:type="dxa"/>
          </w:tcPr>
          <w:p w14:paraId="3ACC29C7" w14:textId="77777777" w:rsidR="00CE09E5" w:rsidRPr="009E35E2" w:rsidRDefault="00CE09E5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9E35E2">
              <w:rPr>
                <w:rFonts w:ascii="Times New Roman" w:hAnsi="Times New Roman" w:cs="Times New Roman"/>
              </w:rPr>
              <w:t>Pittsburgh Sleep Quality Index (10-item)</w:t>
            </w:r>
          </w:p>
          <w:p w14:paraId="456B8A8A" w14:textId="77777777" w:rsidR="00CE09E5" w:rsidRDefault="00CE09E5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AC5EC4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ysse&lt;/Author&gt;&lt;Year&gt;1989&lt;/Year&gt;&lt;RecNum&gt;12773&lt;/RecNum&gt;&lt;DisplayText&gt;(Buysse et al., 1989)&lt;/DisplayText&gt;&lt;record&gt;&lt;rec-number&gt;12773&lt;/rec-number&gt;&lt;foreign-keys&gt;&lt;key app="EN" db-id="afxs9fta6axtp9ea9dcpa5xi9tez5xdafx55" timestamp="1719720941"&gt;12773&lt;/key&gt;&lt;/foreign-keys&gt;&lt;ref-type name="Journal Article"&gt;17&lt;/ref-type&gt;&lt;contributors&gt;&lt;authors&gt;&lt;author&gt;Buysse, D. J.&lt;/author&gt;&lt;author&gt;Reynolds, C. F., 3rd&lt;/author&gt;&lt;author&gt;Monk, T. H.&lt;/author&gt;&lt;author&gt;Berman, S. R.&lt;/author&gt;&lt;author&gt;Kupfer, D. J.&lt;/author&gt;&lt;/authors&gt;&lt;/contributors&gt;&lt;auth-address&gt;Department of Psychiatry, University of Pittsburgh School of Medicine, PA.&lt;/auth-address&gt;&lt;titles&gt;&lt;title&gt;The Pittsburgh Sleep Quality Index: a new instrument for psychiatric practice and research&lt;/title&gt;&lt;secondary-title&gt;Psychiatry Res&lt;/secondary-title&gt;&lt;/titles&gt;&lt;periodical&gt;&lt;full-title&gt;Psychiatry Research&lt;/full-title&gt;&lt;abbr-1&gt;Psychiatry Res&lt;/abbr-1&gt;&lt;/periodical&gt;&lt;pages&gt;193-213&lt;/pages&gt;&lt;volume&gt;28&lt;/volume&gt;&lt;number&gt;2&lt;/number&gt;&lt;keywords&gt;&lt;keyword&gt;Adult&lt;/keyword&gt;&lt;keyword&gt;Aged&lt;/keyword&gt;&lt;keyword&gt;Aged, 80 and over&lt;/keyword&gt;&lt;keyword&gt;Depression/*psychology&lt;/keyword&gt;&lt;keyword&gt;Female&lt;/keyword&gt;&lt;keyword&gt;Humans&lt;/keyword&gt;&lt;keyword&gt;Male&lt;/keyword&gt;&lt;keyword&gt;Middle Aged&lt;/keyword&gt;&lt;keyword&gt;*Psychological Tests&lt;/keyword&gt;&lt;keyword&gt;Psychometrics&lt;/keyword&gt;&lt;keyword&gt;Sleep Initiation and Maintenance Disorders/*diagnosis/psychology&lt;/keyword&gt;&lt;keyword&gt;*Sleep Stages&lt;/keyword&gt;&lt;/keywords&gt;&lt;dates&gt;&lt;year&gt;1989&lt;/year&gt;&lt;pub-dates&gt;&lt;date&gt;May&lt;/date&gt;&lt;/pub-dates&gt;&lt;/dates&gt;&lt;isbn&gt;0165-1781 (Print)&amp;#xD;0165-1781&lt;/isbn&gt;&lt;accession-num&gt;2748771&lt;/accession-num&gt;&lt;urls&gt;&lt;/urls&gt;&lt;electronic-resource-num&gt;10.1016/0165-1781(89)90047-4&lt;/electronic-resource-num&gt;&lt;remote-database-provider&gt;NLM&lt;/remote-database-provider&gt;&lt;language&gt;eng&lt;/language&gt;&lt;/record&gt;&lt;/Cite&gt;&lt;/EndNote&gt;</w:instrText>
            </w:r>
            <w:r w:rsidRPr="00AC5EC4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Buysse et al., 1989)</w:t>
            </w:r>
            <w:r w:rsidRPr="00AC5EC4">
              <w:rPr>
                <w:rFonts w:ascii="Times New Roman" w:hAnsi="Times New Roman" w:cs="Times New Roman"/>
              </w:rPr>
              <w:fldChar w:fldCharType="end"/>
            </w:r>
          </w:p>
          <w:p w14:paraId="49AEA267" w14:textId="77777777" w:rsidR="00CE09E5" w:rsidRPr="00AC5EC4" w:rsidRDefault="00CE09E5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  <w:p w14:paraId="4B993431" w14:textId="77777777" w:rsidR="00CE09E5" w:rsidRPr="00AC5EC4" w:rsidRDefault="00CE09E5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AC5EC4">
              <w:rPr>
                <w:rFonts w:ascii="Times New Roman" w:hAnsi="Times New Roman" w:cs="Times New Roman"/>
              </w:rPr>
              <w:t xml:space="preserve">Total score </w:t>
            </w:r>
            <w:r>
              <w:rPr>
                <w:rFonts w:ascii="Times New Roman" w:hAnsi="Times New Roman" w:cs="Times New Roman"/>
              </w:rPr>
              <w:t xml:space="preserve">range </w:t>
            </w:r>
            <w:r w:rsidRPr="00AC5EC4">
              <w:rPr>
                <w:rFonts w:ascii="Times New Roman" w:hAnsi="Times New Roman" w:cs="Times New Roman"/>
              </w:rPr>
              <w:t>= 0</w:t>
            </w:r>
            <w:r>
              <w:rPr>
                <w:rFonts w:ascii="Times New Roman" w:hAnsi="Times New Roman" w:cs="Times New Roman"/>
              </w:rPr>
              <w:t>-</w:t>
            </w:r>
            <w:r w:rsidRPr="00AC5EC4">
              <w:rPr>
                <w:rFonts w:ascii="Times New Roman" w:hAnsi="Times New Roman" w:cs="Times New Roman"/>
              </w:rPr>
              <w:t>21</w:t>
            </w:r>
          </w:p>
          <w:p w14:paraId="4F740F6C" w14:textId="77777777" w:rsidR="00CE09E5" w:rsidRPr="00C507FE" w:rsidRDefault="00CE09E5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251BDC">
              <w:rPr>
                <w:rFonts w:ascii="Times New Roman" w:hAnsi="Times New Roman" w:cs="Times New Roman"/>
              </w:rPr>
              <w:t>Score cut-off</w:t>
            </w:r>
            <w:r>
              <w:rPr>
                <w:rFonts w:ascii="Times New Roman" w:hAnsi="Times New Roman" w:cs="Times New Roman"/>
              </w:rPr>
              <w:t>: &gt;5 significant sleep disturbances.</w:t>
            </w:r>
          </w:p>
        </w:tc>
        <w:tc>
          <w:tcPr>
            <w:tcW w:w="1930" w:type="dxa"/>
          </w:tcPr>
          <w:p w14:paraId="047B49B8" w14:textId="6E9165F1" w:rsidR="00CE09E5" w:rsidRPr="00C507FE" w:rsidRDefault="009564AC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ntinuous variable</w:t>
            </w:r>
          </w:p>
        </w:tc>
        <w:tc>
          <w:tcPr>
            <w:tcW w:w="1765" w:type="dxa"/>
          </w:tcPr>
          <w:p w14:paraId="08C7C6FA" w14:textId="562AC0EF" w:rsidR="00CE09E5" w:rsidRPr="00C507FE" w:rsidRDefault="00CE09E5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  <w:tr w:rsidR="00CE09E5" w:rsidRPr="00C507FE" w14:paraId="60322320" w14:textId="77777777" w:rsidTr="006514D2">
        <w:tc>
          <w:tcPr>
            <w:tcW w:w="1595" w:type="dxa"/>
          </w:tcPr>
          <w:p w14:paraId="17F16679" w14:textId="77777777" w:rsidR="00CE09E5" w:rsidRPr="00DB0445" w:rsidRDefault="00CE09E5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</w:p>
        </w:tc>
        <w:tc>
          <w:tcPr>
            <w:tcW w:w="3726" w:type="dxa"/>
          </w:tcPr>
          <w:p w14:paraId="22F4DCEB" w14:textId="77777777" w:rsidR="00CE09E5" w:rsidRPr="007E2702" w:rsidRDefault="00CE09E5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</w:p>
        </w:tc>
        <w:tc>
          <w:tcPr>
            <w:tcW w:w="1930" w:type="dxa"/>
          </w:tcPr>
          <w:p w14:paraId="26CBD640" w14:textId="77777777" w:rsidR="00CE09E5" w:rsidRPr="00374D36" w:rsidRDefault="00CE09E5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  <w:tc>
          <w:tcPr>
            <w:tcW w:w="1765" w:type="dxa"/>
          </w:tcPr>
          <w:p w14:paraId="74E71589" w14:textId="77777777" w:rsidR="00CE09E5" w:rsidRPr="00374D36" w:rsidRDefault="00CE09E5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  <w:tr w:rsidR="006514D2" w:rsidRPr="00C507FE" w14:paraId="7277D006" w14:textId="215832F8" w:rsidTr="00A65912">
        <w:tc>
          <w:tcPr>
            <w:tcW w:w="1595" w:type="dxa"/>
          </w:tcPr>
          <w:p w14:paraId="40A213A3" w14:textId="75352AAC" w:rsidR="006514D2" w:rsidRPr="00DB0445" w:rsidRDefault="006514D2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 xml:space="preserve">Alcohol consumption risk </w:t>
            </w:r>
          </w:p>
        </w:tc>
        <w:tc>
          <w:tcPr>
            <w:tcW w:w="3726" w:type="dxa"/>
          </w:tcPr>
          <w:p w14:paraId="1B8436C3" w14:textId="14BA09C3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  <w:r w:rsidRPr="007E2702">
              <w:rPr>
                <w:rFonts w:ascii="Times New Roman" w:hAnsi="Times New Roman" w:cs="Times New Roman"/>
                <w:iCs/>
              </w:rPr>
              <w:t>AUDIT Alcohol Screening Tool (3-item)</w:t>
            </w:r>
          </w:p>
          <w:p w14:paraId="22D7041F" w14:textId="1827C988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  <w:r>
              <w:rPr>
                <w:rFonts w:ascii="Times New Roman" w:hAnsi="Times New Roman" w:cs="Times New Roman"/>
                <w:iCs/>
              </w:rPr>
              <w:fldChar w:fldCharType="begin"/>
            </w:r>
            <w:r>
              <w:rPr>
                <w:rFonts w:ascii="Times New Roman" w:hAnsi="Times New Roman" w:cs="Times New Roman"/>
                <w:iCs/>
              </w:rPr>
              <w:instrText xml:space="preserve"> ADDIN EN.CITE &lt;EndNote&gt;&lt;Cite&gt;&lt;Author&gt;Bush&lt;/Author&gt;&lt;Year&gt;1998&lt;/Year&gt;&lt;RecNum&gt;12778&lt;/RecNum&gt;&lt;DisplayText&gt;(Bush et al., 1998)&lt;/DisplayText&gt;&lt;record&gt;&lt;rec-number&gt;12778&lt;/rec-number&gt;&lt;foreign-keys&gt;&lt;key app="EN" db-id="afxs9fta6axtp9ea9dcpa5xi9tez5xdafx55" timestamp="1719722716"&gt;12778&lt;/key&gt;&lt;/foreign-keys&gt;&lt;ref-type name="Journal Article"&gt;17&lt;/ref-type&gt;&lt;contributors&gt;&lt;authors&gt;&lt;author&gt;Bush, K.&lt;/author&gt;&lt;author&gt;Kivlahan, D. R.&lt;/author&gt;&lt;author&gt;McDonell, M. B.&lt;/author&gt;&lt;author&gt;Fihn, S. D.&lt;/author&gt;&lt;author&gt;Bradley, K. A.&lt;/author&gt;&lt;/authors&gt;&lt;/contributors&gt;&lt;auth-address&gt;Health Services Research and Development, the Center of Excellence for Substance Abuse Treatment and Education, VA Puget Sound Health Care System, Seattle Division, Wash 98108, USA.&lt;/auth-address&gt;&lt;titles&gt;&lt;title&gt;The AUDIT alcohol consumption questions (AUDIT-C): an effective brief screening test for problem drinking. Ambulatory Care Quality Improvement Project (ACQUIP). Alcohol Use Disorders Identification Test&lt;/title&gt;&lt;secondary-title&gt;Arch Intern Med&lt;/secondary-title&gt;&lt;/titles&gt;&lt;periodical&gt;&lt;full-title&gt;Arch Intern Med&lt;/full-title&gt;&lt;/periodical&gt;&lt;pages&gt;1789-95&lt;/pages&gt;&lt;volume&gt;158&lt;/volume&gt;&lt;number&gt;16&lt;/number&gt;&lt;keywords&gt;&lt;keyword&gt;Aged&lt;/keyword&gt;&lt;keyword&gt;*Alcohol Drinking&lt;/keyword&gt;&lt;keyword&gt;Alcohol-Related Disorders/*diagnosis&lt;/keyword&gt;&lt;keyword&gt;Diagnosis, Differential&lt;/keyword&gt;&lt;keyword&gt;Female&lt;/keyword&gt;&lt;keyword&gt;Hospitals, Veterans&lt;/keyword&gt;&lt;keyword&gt;Humans&lt;/keyword&gt;&lt;keyword&gt;Male&lt;/keyword&gt;&lt;keyword&gt;Middle Aged&lt;/keyword&gt;&lt;keyword&gt;Predictive Value of Tests&lt;/keyword&gt;&lt;keyword&gt;ROC Curve&lt;/keyword&gt;&lt;keyword&gt;Reproducibility of Results&lt;/keyword&gt;&lt;keyword&gt;*Surveys and Questionnaires&lt;/keyword&gt;&lt;/keywords&gt;&lt;dates&gt;&lt;year&gt;1998&lt;/year&gt;&lt;pub-dates&gt;&lt;date&gt;Sep 14&lt;/date&gt;&lt;/pub-dates&gt;&lt;/dates&gt;&lt;isbn&gt;0003-9926 (Print)&amp;#xD;0003-9926&lt;/isbn&gt;&lt;accession-num&gt;9738608&lt;/accession-num&gt;&lt;urls&gt;&lt;/urls&gt;&lt;electronic-resource-num&gt;10.1001/archinte.158.16.1789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iCs/>
              </w:rPr>
              <w:fldChar w:fldCharType="separate"/>
            </w:r>
            <w:r>
              <w:rPr>
                <w:rFonts w:ascii="Times New Roman" w:hAnsi="Times New Roman" w:cs="Times New Roman"/>
                <w:iCs/>
                <w:noProof/>
              </w:rPr>
              <w:t>(Bush et al., 1998)</w:t>
            </w:r>
            <w:r>
              <w:rPr>
                <w:rFonts w:ascii="Times New Roman" w:hAnsi="Times New Roman" w:cs="Times New Roman"/>
                <w:iCs/>
              </w:rPr>
              <w:fldChar w:fldCharType="end"/>
            </w:r>
          </w:p>
          <w:p w14:paraId="24C2D646" w14:textId="7777777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</w:p>
          <w:p w14:paraId="45E89B1B" w14:textId="0B77AED5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  <w:r>
              <w:rPr>
                <w:rFonts w:ascii="Times New Roman" w:hAnsi="Times New Roman" w:cs="Times New Roman"/>
                <w:iCs/>
              </w:rPr>
              <w:t>Total score range: 0-12</w:t>
            </w:r>
          </w:p>
          <w:p w14:paraId="6B506A66" w14:textId="7F6DAD9A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  <w:r>
              <w:rPr>
                <w:rFonts w:ascii="Times New Roman" w:hAnsi="Times New Roman" w:cs="Times New Roman"/>
                <w:iCs/>
              </w:rPr>
              <w:t>-L</w:t>
            </w:r>
            <w:r w:rsidRPr="00374D36">
              <w:rPr>
                <w:rFonts w:ascii="Times New Roman" w:hAnsi="Times New Roman" w:cs="Times New Roman"/>
                <w:iCs/>
              </w:rPr>
              <w:t xml:space="preserve">ow risk (0-4), </w:t>
            </w:r>
          </w:p>
          <w:p w14:paraId="5987E38A" w14:textId="3672C348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  <w:r>
              <w:rPr>
                <w:rFonts w:ascii="Times New Roman" w:hAnsi="Times New Roman" w:cs="Times New Roman"/>
                <w:iCs/>
              </w:rPr>
              <w:t>-M</w:t>
            </w:r>
            <w:r w:rsidRPr="00374D36">
              <w:rPr>
                <w:rFonts w:ascii="Times New Roman" w:hAnsi="Times New Roman" w:cs="Times New Roman"/>
                <w:iCs/>
              </w:rPr>
              <w:t>oderate risk (5-7),</w:t>
            </w:r>
          </w:p>
          <w:p w14:paraId="6C05C460" w14:textId="2427A0EF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  <w:r>
              <w:rPr>
                <w:rFonts w:ascii="Times New Roman" w:hAnsi="Times New Roman" w:cs="Times New Roman"/>
                <w:iCs/>
              </w:rPr>
              <w:t>-H</w:t>
            </w:r>
            <w:r w:rsidRPr="00374D36">
              <w:rPr>
                <w:rFonts w:ascii="Times New Roman" w:hAnsi="Times New Roman" w:cs="Times New Roman"/>
                <w:iCs/>
              </w:rPr>
              <w:t>igh risk (8-10)</w:t>
            </w:r>
          </w:p>
          <w:p w14:paraId="478CAF82" w14:textId="77777777" w:rsidR="006514D2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  <w:r>
              <w:rPr>
                <w:rFonts w:ascii="Times New Roman" w:hAnsi="Times New Roman" w:cs="Times New Roman"/>
                <w:iCs/>
              </w:rPr>
              <w:t>-P</w:t>
            </w:r>
            <w:r w:rsidRPr="00374D36">
              <w:rPr>
                <w:rFonts w:ascii="Times New Roman" w:hAnsi="Times New Roman" w:cs="Times New Roman"/>
                <w:iCs/>
              </w:rPr>
              <w:t>ossible dependence (11-12)</w:t>
            </w:r>
          </w:p>
          <w:p w14:paraId="3AC53D58" w14:textId="779B830B" w:rsidR="006514D2" w:rsidRPr="00374D36" w:rsidRDefault="006514D2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  <w:r>
              <w:rPr>
                <w:rFonts w:ascii="Times New Roman" w:hAnsi="Times New Roman" w:cs="Times New Roman"/>
                <w:iCs/>
              </w:rPr>
              <w:t xml:space="preserve">Higher scores indicate more risky drinking behaviour. </w:t>
            </w:r>
          </w:p>
        </w:tc>
        <w:tc>
          <w:tcPr>
            <w:tcW w:w="1930" w:type="dxa"/>
          </w:tcPr>
          <w:p w14:paraId="4507EC44" w14:textId="6CA361B5" w:rsidR="00013380" w:rsidRDefault="006514D2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374D36">
              <w:rPr>
                <w:rFonts w:ascii="Times New Roman" w:hAnsi="Times New Roman" w:cs="Times New Roman"/>
              </w:rPr>
              <w:t>Low</w:t>
            </w:r>
            <w:r w:rsidR="00013380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risk</w:t>
            </w:r>
          </w:p>
          <w:p w14:paraId="22C84959" w14:textId="77777777" w:rsidR="00013380" w:rsidRDefault="00013380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derate risk</w:t>
            </w:r>
          </w:p>
          <w:p w14:paraId="3BCF35CE" w14:textId="01426EDA" w:rsidR="006514D2" w:rsidRPr="00C507FE" w:rsidRDefault="006514D2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</w:t>
            </w:r>
            <w:r w:rsidRPr="00374D36">
              <w:rPr>
                <w:rFonts w:ascii="Times New Roman" w:hAnsi="Times New Roman" w:cs="Times New Roman"/>
              </w:rPr>
              <w:t>igh</w:t>
            </w:r>
            <w:r w:rsidR="00013380">
              <w:rPr>
                <w:rFonts w:ascii="Times New Roman" w:hAnsi="Times New Roman" w:cs="Times New Roman"/>
              </w:rPr>
              <w:t xml:space="preserve"> r</w:t>
            </w:r>
            <w:r>
              <w:rPr>
                <w:rFonts w:ascii="Times New Roman" w:hAnsi="Times New Roman" w:cs="Times New Roman"/>
              </w:rPr>
              <w:t>isk</w:t>
            </w:r>
          </w:p>
        </w:tc>
        <w:tc>
          <w:tcPr>
            <w:tcW w:w="1765" w:type="dxa"/>
          </w:tcPr>
          <w:p w14:paraId="56505872" w14:textId="20AFDE89" w:rsidR="006514D2" w:rsidRDefault="006514D2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374D36">
              <w:rPr>
                <w:rFonts w:ascii="Times New Roman" w:hAnsi="Times New Roman" w:cs="Times New Roman"/>
              </w:rPr>
              <w:t>Low</w:t>
            </w:r>
            <w:r w:rsidR="0033241F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risk</w:t>
            </w:r>
          </w:p>
          <w:p w14:paraId="4FA829A9" w14:textId="77777777" w:rsidR="006514D2" w:rsidRPr="00C507FE" w:rsidRDefault="006514D2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  <w:tr w:rsidR="00963573" w:rsidRPr="00C507FE" w14:paraId="1B773DEA" w14:textId="77777777" w:rsidTr="00A65912">
        <w:tc>
          <w:tcPr>
            <w:tcW w:w="1595" w:type="dxa"/>
          </w:tcPr>
          <w:p w14:paraId="6601D76C" w14:textId="77777777" w:rsidR="00A65912" w:rsidRPr="00A65912" w:rsidRDefault="00A65912" w:rsidP="00973A64">
            <w:pPr>
              <w:spacing w:line="360" w:lineRule="auto"/>
              <w:ind w:firstLine="0"/>
              <w:rPr>
                <w:rFonts w:ascii="Times New Roman" w:eastAsia="Calibri" w:hAnsi="Times New Roman" w:cs="Times New Roman"/>
                <w:b/>
                <w:bCs/>
              </w:rPr>
            </w:pPr>
          </w:p>
          <w:p w14:paraId="07BB1AC2" w14:textId="499B4DBB" w:rsidR="00963573" w:rsidRPr="00A65912" w:rsidRDefault="00963573" w:rsidP="00973A64">
            <w:pPr>
              <w:spacing w:line="360" w:lineRule="auto"/>
              <w:ind w:firstLine="0"/>
              <w:rPr>
                <w:rFonts w:ascii="Times New Roman" w:hAnsi="Times New Roman" w:cs="Times New Roman"/>
                <w:b/>
                <w:bCs/>
              </w:rPr>
            </w:pPr>
            <w:r w:rsidRPr="00A65912">
              <w:rPr>
                <w:rFonts w:ascii="Times New Roman" w:eastAsia="Calibri" w:hAnsi="Times New Roman" w:cs="Times New Roman"/>
                <w:b/>
                <w:bCs/>
              </w:rPr>
              <w:t>Outcome Variable</w:t>
            </w:r>
          </w:p>
        </w:tc>
        <w:tc>
          <w:tcPr>
            <w:tcW w:w="3726" w:type="dxa"/>
            <w:vAlign w:val="center"/>
          </w:tcPr>
          <w:p w14:paraId="2FFE3BDA" w14:textId="77777777" w:rsidR="00963573" w:rsidRPr="00A65912" w:rsidRDefault="00963573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b/>
                <w:bCs/>
              </w:rPr>
            </w:pPr>
            <w:r w:rsidRPr="00A65912">
              <w:rPr>
                <w:rFonts w:ascii="Times New Roman" w:hAnsi="Times New Roman" w:cs="Times New Roman"/>
                <w:b/>
                <w:bCs/>
              </w:rPr>
              <w:t>Assessment</w:t>
            </w:r>
          </w:p>
        </w:tc>
        <w:tc>
          <w:tcPr>
            <w:tcW w:w="1930" w:type="dxa"/>
            <w:vAlign w:val="center"/>
          </w:tcPr>
          <w:p w14:paraId="474AD696" w14:textId="77777777" w:rsidR="00963573" w:rsidRPr="00A65912" w:rsidRDefault="00963573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b/>
                <w:bCs/>
              </w:rPr>
            </w:pPr>
            <w:r w:rsidRPr="00A65912">
              <w:rPr>
                <w:rFonts w:ascii="Times New Roman" w:hAnsi="Times New Roman" w:cs="Times New Roman"/>
                <w:b/>
                <w:bCs/>
              </w:rPr>
              <w:t>Coding</w:t>
            </w:r>
          </w:p>
        </w:tc>
        <w:tc>
          <w:tcPr>
            <w:tcW w:w="1765" w:type="dxa"/>
            <w:vAlign w:val="center"/>
          </w:tcPr>
          <w:p w14:paraId="1D1721C5" w14:textId="77777777" w:rsidR="00963573" w:rsidRPr="00A65912" w:rsidRDefault="00963573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b/>
                <w:bCs/>
              </w:rPr>
            </w:pPr>
            <w:r w:rsidRPr="00A65912">
              <w:rPr>
                <w:rFonts w:ascii="Times New Roman" w:hAnsi="Times New Roman" w:cs="Times New Roman"/>
                <w:b/>
                <w:bCs/>
              </w:rPr>
              <w:t>Reference group</w:t>
            </w:r>
          </w:p>
        </w:tc>
      </w:tr>
      <w:tr w:rsidR="00E56CA0" w:rsidRPr="00C507FE" w14:paraId="38BA2D6C" w14:textId="6834A58D" w:rsidTr="00A65912">
        <w:tc>
          <w:tcPr>
            <w:tcW w:w="1595" w:type="dxa"/>
          </w:tcPr>
          <w:p w14:paraId="7E7428CC" w14:textId="7704CC13" w:rsidR="006514D2" w:rsidRPr="00DB0445" w:rsidRDefault="00E74AEC" w:rsidP="00973A64">
            <w:pPr>
              <w:spacing w:line="360" w:lineRule="auto"/>
              <w:ind w:firstLine="0"/>
              <w:jc w:val="left"/>
              <w:rPr>
                <w:rFonts w:ascii="Times New Roman" w:eastAsia="Calibri" w:hAnsi="Times New Roman" w:cs="Times New Roman"/>
                <w:b/>
                <w:bCs/>
              </w:rPr>
            </w:pPr>
            <w:r w:rsidRPr="00DB0445">
              <w:rPr>
                <w:rFonts w:ascii="Times New Roman" w:eastAsia="Calibri" w:hAnsi="Times New Roman" w:cs="Times New Roman"/>
                <w:b/>
                <w:bCs/>
              </w:rPr>
              <w:t>Life satisfaction</w:t>
            </w:r>
          </w:p>
        </w:tc>
        <w:tc>
          <w:tcPr>
            <w:tcW w:w="3726" w:type="dxa"/>
          </w:tcPr>
          <w:p w14:paraId="7F59C0E7" w14:textId="77777777" w:rsidR="007168DB" w:rsidRDefault="001E5EBD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  <w:r w:rsidRPr="001E5EBD">
              <w:rPr>
                <w:rFonts w:ascii="Times New Roman" w:hAnsi="Times New Roman" w:cs="Times New Roman"/>
                <w:iCs/>
              </w:rPr>
              <w:t>Personal Wellbeing Index Adult (PWI-A) Q</w:t>
            </w:r>
            <w:r>
              <w:rPr>
                <w:rFonts w:ascii="Times New Roman" w:hAnsi="Times New Roman" w:cs="Times New Roman"/>
                <w:iCs/>
              </w:rPr>
              <w:t xml:space="preserve">uestion </w:t>
            </w:r>
            <w:r w:rsidRPr="001E5EBD">
              <w:rPr>
                <w:rFonts w:ascii="Times New Roman" w:hAnsi="Times New Roman" w:cs="Times New Roman"/>
                <w:iCs/>
              </w:rPr>
              <w:t>1 only</w:t>
            </w:r>
            <w:r>
              <w:rPr>
                <w:rFonts w:ascii="Times New Roman" w:hAnsi="Times New Roman" w:cs="Times New Roman"/>
                <w:iCs/>
              </w:rPr>
              <w:t>:</w:t>
            </w:r>
            <w:r w:rsidR="007168DB" w:rsidRPr="007168DB">
              <w:rPr>
                <w:rFonts w:ascii="Times New Roman" w:hAnsi="Times New Roman" w:cs="Times New Roman"/>
                <w:iCs/>
              </w:rPr>
              <w:t xml:space="preserve"> </w:t>
            </w:r>
          </w:p>
          <w:p w14:paraId="40D35EFB" w14:textId="05C2C69E" w:rsidR="006514D2" w:rsidRDefault="007168DB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  <w:r>
              <w:rPr>
                <w:rFonts w:ascii="Times New Roman" w:hAnsi="Times New Roman" w:cs="Times New Roman"/>
                <w:iCs/>
              </w:rPr>
              <w:lastRenderedPageBreak/>
              <w:t>“H</w:t>
            </w:r>
            <w:r w:rsidRPr="007168DB">
              <w:rPr>
                <w:rFonts w:ascii="Times New Roman" w:hAnsi="Times New Roman" w:cs="Times New Roman"/>
                <w:iCs/>
              </w:rPr>
              <w:t>ow satisfied are you with your life as a whole</w:t>
            </w:r>
            <w:r>
              <w:rPr>
                <w:rFonts w:ascii="Times New Roman" w:hAnsi="Times New Roman" w:cs="Times New Roman"/>
                <w:iCs/>
              </w:rPr>
              <w:t>?”</w:t>
            </w:r>
          </w:p>
          <w:p w14:paraId="4D3501E0" w14:textId="77777777" w:rsidR="00697E48" w:rsidRDefault="00697E48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</w:p>
          <w:p w14:paraId="24612775" w14:textId="50BF127C" w:rsidR="007168DB" w:rsidRDefault="007168DB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  <w:iCs/>
              </w:rPr>
            </w:pPr>
            <w:r w:rsidRPr="00CE4B8A">
              <w:rPr>
                <w:rFonts w:ascii="Times New Roman" w:hAnsi="Times New Roman" w:cs="Times New Roman"/>
                <w:iCs/>
              </w:rPr>
              <w:t>Response</w:t>
            </w:r>
            <w:r w:rsidR="00CE4B8A">
              <w:rPr>
                <w:rFonts w:ascii="Times New Roman" w:hAnsi="Times New Roman" w:cs="Times New Roman"/>
                <w:iCs/>
              </w:rPr>
              <w:t>s</w:t>
            </w:r>
            <w:r w:rsidRPr="00CE4B8A">
              <w:rPr>
                <w:rFonts w:ascii="Times New Roman" w:hAnsi="Times New Roman" w:cs="Times New Roman"/>
                <w:iCs/>
              </w:rPr>
              <w:t xml:space="preserve"> are</w:t>
            </w:r>
            <w:r w:rsidR="00CE4B8A" w:rsidRPr="00CE4B8A">
              <w:rPr>
                <w:rFonts w:ascii="Times New Roman" w:hAnsi="Times New Roman" w:cs="Times New Roman"/>
                <w:iCs/>
              </w:rPr>
              <w:t xml:space="preserve"> measured on a 10-point Likert scale ranging from 0 (no satisfaction at all), to 10 (completely satisfied) with participants receiving a life satisfaction score out of 10</w:t>
            </w:r>
            <w:r w:rsidR="00CE4B8A">
              <w:rPr>
                <w:rFonts w:ascii="Times New Roman" w:hAnsi="Times New Roman" w:cs="Times New Roman"/>
                <w:iCs/>
              </w:rPr>
              <w:t>.</w:t>
            </w:r>
          </w:p>
          <w:p w14:paraId="6AC19811" w14:textId="77777777" w:rsidR="007168DB" w:rsidRDefault="007168DB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</w:p>
          <w:p w14:paraId="60F35D51" w14:textId="6FB237ED" w:rsidR="001E5EBD" w:rsidRPr="00C507FE" w:rsidRDefault="007168DB" w:rsidP="00973A64">
            <w:pPr>
              <w:spacing w:line="360" w:lineRule="auto"/>
              <w:ind w:firstLine="0"/>
              <w:jc w:val="left"/>
              <w:rPr>
                <w:rFonts w:ascii="Times New Roman" w:hAnsi="Times New Roman" w:cs="Times New Roman"/>
              </w:rPr>
            </w:pPr>
            <w:r w:rsidRPr="00AC5EC4">
              <w:rPr>
                <w:rFonts w:ascii="Times New Roman" w:hAnsi="Times New Roman" w:cs="Times New Roman"/>
              </w:rPr>
              <w:t xml:space="preserve">Total score </w:t>
            </w:r>
            <w:proofErr w:type="gramStart"/>
            <w:r>
              <w:rPr>
                <w:rFonts w:ascii="Times New Roman" w:hAnsi="Times New Roman" w:cs="Times New Roman"/>
              </w:rPr>
              <w:t xml:space="preserve">range </w:t>
            </w:r>
            <w:r w:rsidRPr="00AC5EC4">
              <w:rPr>
                <w:rFonts w:ascii="Times New Roman" w:hAnsi="Times New Roman" w:cs="Times New Roman"/>
              </w:rPr>
              <w:t xml:space="preserve"> 0</w:t>
            </w:r>
            <w:proofErr w:type="gramEnd"/>
            <w:r>
              <w:rPr>
                <w:rFonts w:ascii="Times New Roman" w:hAnsi="Times New Roman" w:cs="Times New Roman"/>
              </w:rPr>
              <w:t>-</w:t>
            </w:r>
            <w:r w:rsidR="00481B99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930" w:type="dxa"/>
          </w:tcPr>
          <w:p w14:paraId="734FC836" w14:textId="079C2071" w:rsidR="006514D2" w:rsidRPr="00C507FE" w:rsidRDefault="00481B99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Continuous variable</w:t>
            </w:r>
          </w:p>
        </w:tc>
        <w:tc>
          <w:tcPr>
            <w:tcW w:w="1765" w:type="dxa"/>
          </w:tcPr>
          <w:p w14:paraId="46C008D6" w14:textId="60DCD5F1" w:rsidR="006514D2" w:rsidRPr="00C507FE" w:rsidRDefault="006514D2" w:rsidP="00973A64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</w:p>
        </w:tc>
      </w:tr>
    </w:tbl>
    <w:p w14:paraId="26FC82D1" w14:textId="77777777" w:rsidR="006F64A3" w:rsidRDefault="006F64A3" w:rsidP="0086114C">
      <w:pPr>
        <w:ind w:firstLine="0"/>
        <w:rPr>
          <w:rFonts w:ascii="Times New Roman" w:hAnsi="Times New Roman" w:cs="Times New Roman"/>
          <w:b/>
          <w:bCs/>
        </w:rPr>
        <w:sectPr w:rsidR="006F64A3" w:rsidSect="0086114C">
          <w:headerReference w:type="default" r:id="rId8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63E13B8E" w14:textId="013C8758" w:rsidR="00DC1121" w:rsidRPr="003C5B61" w:rsidRDefault="00DC1121" w:rsidP="000D6282">
      <w:pPr>
        <w:spacing w:line="240" w:lineRule="auto"/>
        <w:ind w:firstLine="0"/>
        <w:rPr>
          <w:rFonts w:ascii="Times New Roman" w:hAnsi="Times New Roman" w:cs="Times New Roman"/>
          <w:b/>
          <w:bCs/>
          <w:sz w:val="24"/>
          <w:szCs w:val="24"/>
        </w:rPr>
      </w:pPr>
      <w:r w:rsidRPr="003C5B61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14:paraId="6247D793" w14:textId="3F47F386" w:rsidR="00ED6A07" w:rsidRPr="003C5B61" w:rsidRDefault="00AC5EC4" w:rsidP="00ED6A0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C5B61">
        <w:rPr>
          <w:rFonts w:ascii="Times New Roman" w:hAnsi="Times New Roman" w:cs="Times New Roman"/>
          <w:sz w:val="24"/>
          <w:szCs w:val="24"/>
        </w:rPr>
        <w:fldChar w:fldCharType="begin"/>
      </w:r>
      <w:r w:rsidRPr="003C5B61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C5B61">
        <w:rPr>
          <w:rFonts w:ascii="Times New Roman" w:hAnsi="Times New Roman" w:cs="Times New Roman"/>
          <w:sz w:val="24"/>
          <w:szCs w:val="24"/>
        </w:rPr>
        <w:fldChar w:fldCharType="separate"/>
      </w:r>
      <w:r w:rsidR="00ED6A07" w:rsidRPr="003C5B61">
        <w:rPr>
          <w:rFonts w:ascii="Times New Roman" w:hAnsi="Times New Roman" w:cs="Times New Roman"/>
          <w:sz w:val="24"/>
          <w:szCs w:val="24"/>
        </w:rPr>
        <w:t xml:space="preserve">Ahorsu, D. K., Lin, C. Y., Imani, V., Saffari, M., Griffiths, M. D., &amp; Pakpour, A. H. (2022). The Fear of COVID-19 Scale: Development and Initial Validation. </w:t>
      </w:r>
      <w:r w:rsidR="00ED6A07" w:rsidRPr="003C5B61">
        <w:rPr>
          <w:rFonts w:ascii="Times New Roman" w:hAnsi="Times New Roman" w:cs="Times New Roman"/>
          <w:i/>
          <w:sz w:val="24"/>
          <w:szCs w:val="24"/>
        </w:rPr>
        <w:t>Int J Ment Health Addict</w:t>
      </w:r>
      <w:r w:rsidR="00ED6A07" w:rsidRPr="003C5B61">
        <w:rPr>
          <w:rFonts w:ascii="Times New Roman" w:hAnsi="Times New Roman" w:cs="Times New Roman"/>
          <w:sz w:val="24"/>
          <w:szCs w:val="24"/>
        </w:rPr>
        <w:t>,</w:t>
      </w:r>
      <w:r w:rsidR="00ED6A07" w:rsidRPr="003C5B61">
        <w:rPr>
          <w:rFonts w:ascii="Times New Roman" w:hAnsi="Times New Roman" w:cs="Times New Roman"/>
          <w:i/>
          <w:sz w:val="24"/>
          <w:szCs w:val="24"/>
        </w:rPr>
        <w:t xml:space="preserve"> 20</w:t>
      </w:r>
      <w:r w:rsidR="00ED6A07" w:rsidRPr="003C5B61">
        <w:rPr>
          <w:rFonts w:ascii="Times New Roman" w:hAnsi="Times New Roman" w:cs="Times New Roman"/>
          <w:sz w:val="24"/>
          <w:szCs w:val="24"/>
        </w:rPr>
        <w:t xml:space="preserve">(3), 1537-1545. </w:t>
      </w:r>
      <w:hyperlink r:id="rId9" w:history="1">
        <w:r w:rsidR="00ED6A07" w:rsidRPr="003C5B61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07/s11469-020-00270-8</w:t>
        </w:r>
      </w:hyperlink>
      <w:r w:rsidR="00ED6A07" w:rsidRPr="003C5B6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529EC6D" w14:textId="77777777" w:rsidR="00ED6A07" w:rsidRPr="003C5B61" w:rsidRDefault="00ED6A07" w:rsidP="00ED6A0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C5B61">
        <w:rPr>
          <w:rFonts w:ascii="Times New Roman" w:hAnsi="Times New Roman" w:cs="Times New Roman"/>
          <w:sz w:val="24"/>
          <w:szCs w:val="24"/>
        </w:rPr>
        <w:t xml:space="preserve">Antonovsky, A. (1987). </w:t>
      </w:r>
      <w:r w:rsidRPr="003C5B61">
        <w:rPr>
          <w:rFonts w:ascii="Times New Roman" w:hAnsi="Times New Roman" w:cs="Times New Roman"/>
          <w:i/>
          <w:sz w:val="24"/>
          <w:szCs w:val="24"/>
        </w:rPr>
        <w:t>Unraveling the mystery of health.</w:t>
      </w:r>
      <w:r w:rsidRPr="003C5B61">
        <w:rPr>
          <w:rFonts w:ascii="Times New Roman" w:hAnsi="Times New Roman" w:cs="Times New Roman"/>
          <w:sz w:val="24"/>
          <w:szCs w:val="24"/>
        </w:rPr>
        <w:t xml:space="preserve"> San Francisco: Jossey-Bass. </w:t>
      </w:r>
    </w:p>
    <w:p w14:paraId="3A993294" w14:textId="2717DA89" w:rsidR="00ED6A07" w:rsidRPr="003C5B61" w:rsidRDefault="00ED6A07" w:rsidP="00ED6A0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C5B61">
        <w:rPr>
          <w:rFonts w:ascii="Times New Roman" w:hAnsi="Times New Roman" w:cs="Times New Roman"/>
          <w:sz w:val="24"/>
          <w:szCs w:val="24"/>
        </w:rPr>
        <w:t xml:space="preserve">Bush, K., Kivlahan, D. R., McDonell, M. B., Fihn, S. D., &amp; Bradley, K. A. (1998). The AUDIT alcohol consumption questions (AUDIT-C): an effective brief screening test for problem drinking. Ambulatory Care Quality Improvement Project (ACQUIP). Alcohol Use Disorders Identification Test. </w:t>
      </w:r>
      <w:r w:rsidRPr="003C5B61">
        <w:rPr>
          <w:rFonts w:ascii="Times New Roman" w:hAnsi="Times New Roman" w:cs="Times New Roman"/>
          <w:i/>
          <w:sz w:val="24"/>
          <w:szCs w:val="24"/>
        </w:rPr>
        <w:t>Arch Intern Med</w:t>
      </w:r>
      <w:r w:rsidRPr="003C5B61">
        <w:rPr>
          <w:rFonts w:ascii="Times New Roman" w:hAnsi="Times New Roman" w:cs="Times New Roman"/>
          <w:sz w:val="24"/>
          <w:szCs w:val="24"/>
        </w:rPr>
        <w:t>,</w:t>
      </w:r>
      <w:r w:rsidRPr="003C5B61">
        <w:rPr>
          <w:rFonts w:ascii="Times New Roman" w:hAnsi="Times New Roman" w:cs="Times New Roman"/>
          <w:i/>
          <w:sz w:val="24"/>
          <w:szCs w:val="24"/>
        </w:rPr>
        <w:t xml:space="preserve"> 158</w:t>
      </w:r>
      <w:r w:rsidRPr="003C5B61">
        <w:rPr>
          <w:rFonts w:ascii="Times New Roman" w:hAnsi="Times New Roman" w:cs="Times New Roman"/>
          <w:sz w:val="24"/>
          <w:szCs w:val="24"/>
        </w:rPr>
        <w:t xml:space="preserve">(16), 1789-1795. </w:t>
      </w:r>
      <w:hyperlink r:id="rId10" w:history="1">
        <w:r w:rsidRPr="003C5B61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01/archinte.158.16.1789</w:t>
        </w:r>
      </w:hyperlink>
      <w:r w:rsidRPr="003C5B6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2F02B21" w14:textId="5C74AB78" w:rsidR="00ED6A07" w:rsidRPr="003C5B61" w:rsidRDefault="00ED6A07" w:rsidP="00ED6A0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C5B61">
        <w:rPr>
          <w:rFonts w:ascii="Times New Roman" w:hAnsi="Times New Roman" w:cs="Times New Roman"/>
          <w:sz w:val="24"/>
          <w:szCs w:val="24"/>
        </w:rPr>
        <w:t xml:space="preserve">Buysse, D. J., Reynolds, C. F., 3rd, Monk, T. H., Berman, S. R., &amp; Kupfer, D. J. (1989). The Pittsburgh Sleep Quality Index: a new instrument for psychiatric practice and research. </w:t>
      </w:r>
      <w:r w:rsidRPr="003C5B61">
        <w:rPr>
          <w:rFonts w:ascii="Times New Roman" w:hAnsi="Times New Roman" w:cs="Times New Roman"/>
          <w:i/>
          <w:sz w:val="24"/>
          <w:szCs w:val="24"/>
        </w:rPr>
        <w:t>Psychiatry Research</w:t>
      </w:r>
      <w:r w:rsidRPr="003C5B61">
        <w:rPr>
          <w:rFonts w:ascii="Times New Roman" w:hAnsi="Times New Roman" w:cs="Times New Roman"/>
          <w:sz w:val="24"/>
          <w:szCs w:val="24"/>
        </w:rPr>
        <w:t>,</w:t>
      </w:r>
      <w:r w:rsidRPr="003C5B61">
        <w:rPr>
          <w:rFonts w:ascii="Times New Roman" w:hAnsi="Times New Roman" w:cs="Times New Roman"/>
          <w:i/>
          <w:sz w:val="24"/>
          <w:szCs w:val="24"/>
        </w:rPr>
        <w:t xml:space="preserve"> 28</w:t>
      </w:r>
      <w:r w:rsidRPr="003C5B61">
        <w:rPr>
          <w:rFonts w:ascii="Times New Roman" w:hAnsi="Times New Roman" w:cs="Times New Roman"/>
          <w:sz w:val="24"/>
          <w:szCs w:val="24"/>
        </w:rPr>
        <w:t xml:space="preserve">(2), 193-213. </w:t>
      </w:r>
      <w:hyperlink r:id="rId11" w:history="1">
        <w:r w:rsidRPr="003C5B61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6/0165-1781(89)90047-4</w:t>
        </w:r>
      </w:hyperlink>
      <w:r w:rsidRPr="003C5B6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D369317" w14:textId="77777777" w:rsidR="00ED6A07" w:rsidRPr="003C5B61" w:rsidRDefault="00ED6A07" w:rsidP="00ED6A0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C5B61">
        <w:rPr>
          <w:rFonts w:ascii="Times New Roman" w:hAnsi="Times New Roman" w:cs="Times New Roman"/>
          <w:sz w:val="24"/>
          <w:szCs w:val="24"/>
        </w:rPr>
        <w:t xml:space="preserve">Craig, C., Marshall, A., Sjostrom, M., Bauman, A., Lee, P., Macfarlane, D., Lam, T., &amp; Stewart, S. (2017). International physical activity questionnaire-short form. </w:t>
      </w:r>
      <w:r w:rsidRPr="003C5B61">
        <w:rPr>
          <w:rFonts w:ascii="Times New Roman" w:hAnsi="Times New Roman" w:cs="Times New Roman"/>
          <w:i/>
          <w:sz w:val="24"/>
          <w:szCs w:val="24"/>
        </w:rPr>
        <w:t>J Am Coll Health</w:t>
      </w:r>
      <w:r w:rsidRPr="003C5B61">
        <w:rPr>
          <w:rFonts w:ascii="Times New Roman" w:hAnsi="Times New Roman" w:cs="Times New Roman"/>
          <w:sz w:val="24"/>
          <w:szCs w:val="24"/>
        </w:rPr>
        <w:t>,</w:t>
      </w:r>
      <w:r w:rsidRPr="003C5B61">
        <w:rPr>
          <w:rFonts w:ascii="Times New Roman" w:hAnsi="Times New Roman" w:cs="Times New Roman"/>
          <w:i/>
          <w:sz w:val="24"/>
          <w:szCs w:val="24"/>
        </w:rPr>
        <w:t xml:space="preserve"> 65</w:t>
      </w:r>
      <w:r w:rsidRPr="003C5B61">
        <w:rPr>
          <w:rFonts w:ascii="Times New Roman" w:hAnsi="Times New Roman" w:cs="Times New Roman"/>
          <w:sz w:val="24"/>
          <w:szCs w:val="24"/>
        </w:rPr>
        <w:t xml:space="preserve">(7), 492-501. </w:t>
      </w:r>
    </w:p>
    <w:p w14:paraId="4BA4FCEA" w14:textId="705C1F06" w:rsidR="00ED6A07" w:rsidRPr="003C5B61" w:rsidRDefault="00ED6A07" w:rsidP="00ED6A0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C5B61">
        <w:rPr>
          <w:rFonts w:ascii="Times New Roman" w:hAnsi="Times New Roman" w:cs="Times New Roman"/>
          <w:sz w:val="24"/>
          <w:szCs w:val="24"/>
        </w:rPr>
        <w:t xml:space="preserve">Koenig, H. G., Westlund, R. E., George, L. K., Hughes, D. C., Blazer, D. G., &amp; Hybels, C. (1993). Abbreviating the Duke Social Support Index for Use in Chronically Ill Elderly Individuals. </w:t>
      </w:r>
      <w:r w:rsidRPr="003C5B61">
        <w:rPr>
          <w:rFonts w:ascii="Times New Roman" w:hAnsi="Times New Roman" w:cs="Times New Roman"/>
          <w:i/>
          <w:sz w:val="24"/>
          <w:szCs w:val="24"/>
        </w:rPr>
        <w:t>Psychosomatics (Washington, D.C.)</w:t>
      </w:r>
      <w:r w:rsidRPr="003C5B61">
        <w:rPr>
          <w:rFonts w:ascii="Times New Roman" w:hAnsi="Times New Roman" w:cs="Times New Roman"/>
          <w:sz w:val="24"/>
          <w:szCs w:val="24"/>
        </w:rPr>
        <w:t>,</w:t>
      </w:r>
      <w:r w:rsidRPr="003C5B61">
        <w:rPr>
          <w:rFonts w:ascii="Times New Roman" w:hAnsi="Times New Roman" w:cs="Times New Roman"/>
          <w:i/>
          <w:sz w:val="24"/>
          <w:szCs w:val="24"/>
        </w:rPr>
        <w:t xml:space="preserve"> 34</w:t>
      </w:r>
      <w:r w:rsidRPr="003C5B61">
        <w:rPr>
          <w:rFonts w:ascii="Times New Roman" w:hAnsi="Times New Roman" w:cs="Times New Roman"/>
          <w:sz w:val="24"/>
          <w:szCs w:val="24"/>
        </w:rPr>
        <w:t xml:space="preserve">(1), 61-69. </w:t>
      </w:r>
      <w:hyperlink r:id="rId12" w:history="1">
        <w:r w:rsidRPr="003C5B61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16/S0033-3182(93)71928-3</w:t>
        </w:r>
      </w:hyperlink>
      <w:r w:rsidRPr="003C5B6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0F4181C" w14:textId="044F659E" w:rsidR="00ED6A07" w:rsidRPr="003C5B61" w:rsidRDefault="00ED6A07" w:rsidP="00ED6A0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C5B61">
        <w:rPr>
          <w:rFonts w:ascii="Times New Roman" w:hAnsi="Times New Roman" w:cs="Times New Roman"/>
          <w:sz w:val="24"/>
          <w:szCs w:val="24"/>
        </w:rPr>
        <w:t xml:space="preserve">Kroenke, K., Spitzer, R. L., &amp; Williams, J. B. W. (2001). The PHQ-9. </w:t>
      </w:r>
      <w:r w:rsidRPr="003C5B61">
        <w:rPr>
          <w:rFonts w:ascii="Times New Roman" w:hAnsi="Times New Roman" w:cs="Times New Roman"/>
          <w:i/>
          <w:sz w:val="24"/>
          <w:szCs w:val="24"/>
        </w:rPr>
        <w:t>Journal of General Internal Medicine</w:t>
      </w:r>
      <w:r w:rsidRPr="003C5B61">
        <w:rPr>
          <w:rFonts w:ascii="Times New Roman" w:hAnsi="Times New Roman" w:cs="Times New Roman"/>
          <w:sz w:val="24"/>
          <w:szCs w:val="24"/>
        </w:rPr>
        <w:t>,</w:t>
      </w:r>
      <w:r w:rsidRPr="003C5B61">
        <w:rPr>
          <w:rFonts w:ascii="Times New Roman" w:hAnsi="Times New Roman" w:cs="Times New Roman"/>
          <w:i/>
          <w:sz w:val="24"/>
          <w:szCs w:val="24"/>
        </w:rPr>
        <w:t xml:space="preserve"> 16</w:t>
      </w:r>
      <w:r w:rsidRPr="003C5B61">
        <w:rPr>
          <w:rFonts w:ascii="Times New Roman" w:hAnsi="Times New Roman" w:cs="Times New Roman"/>
          <w:sz w:val="24"/>
          <w:szCs w:val="24"/>
        </w:rPr>
        <w:t xml:space="preserve">(9), 606-613. </w:t>
      </w:r>
      <w:hyperlink r:id="rId13" w:history="1">
        <w:r w:rsidRPr="003C5B61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46/j.1525-1497.2001.016009606.x</w:t>
        </w:r>
      </w:hyperlink>
      <w:r w:rsidRPr="003C5B6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B9E7277" w14:textId="4C8C9001" w:rsidR="00ED6A07" w:rsidRPr="003C5B61" w:rsidRDefault="00ED6A07" w:rsidP="00ED6A0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C5B61">
        <w:rPr>
          <w:rFonts w:ascii="Times New Roman" w:hAnsi="Times New Roman" w:cs="Times New Roman"/>
          <w:sz w:val="24"/>
          <w:szCs w:val="24"/>
        </w:rPr>
        <w:t xml:space="preserve">Lee, C., Ford, J., &amp; Gramotnev, H. (2009). The Life Control Scale: Validation with a Population Cohort of Middle-Aged Australian Women. </w:t>
      </w:r>
      <w:r w:rsidRPr="003C5B61">
        <w:rPr>
          <w:rFonts w:ascii="Times New Roman" w:hAnsi="Times New Roman" w:cs="Times New Roman"/>
          <w:i/>
          <w:sz w:val="24"/>
          <w:szCs w:val="24"/>
        </w:rPr>
        <w:t>International journal of behavioral medicine</w:t>
      </w:r>
      <w:r w:rsidRPr="003C5B61">
        <w:rPr>
          <w:rFonts w:ascii="Times New Roman" w:hAnsi="Times New Roman" w:cs="Times New Roman"/>
          <w:sz w:val="24"/>
          <w:szCs w:val="24"/>
        </w:rPr>
        <w:t>,</w:t>
      </w:r>
      <w:r w:rsidRPr="003C5B61">
        <w:rPr>
          <w:rFonts w:ascii="Times New Roman" w:hAnsi="Times New Roman" w:cs="Times New Roman"/>
          <w:i/>
          <w:sz w:val="24"/>
          <w:szCs w:val="24"/>
        </w:rPr>
        <w:t xml:space="preserve"> 16</w:t>
      </w:r>
      <w:r w:rsidRPr="003C5B61">
        <w:rPr>
          <w:rFonts w:ascii="Times New Roman" w:hAnsi="Times New Roman" w:cs="Times New Roman"/>
          <w:sz w:val="24"/>
          <w:szCs w:val="24"/>
        </w:rPr>
        <w:t xml:space="preserve">(2), 148-157. </w:t>
      </w:r>
      <w:hyperlink r:id="rId14" w:history="1">
        <w:r w:rsidRPr="003C5B61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07/s12529-008-9013-5</w:t>
        </w:r>
      </w:hyperlink>
      <w:r w:rsidRPr="003C5B6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C9CDC1A" w14:textId="71EC35AA" w:rsidR="00ED6A07" w:rsidRPr="003C5B61" w:rsidRDefault="00ED6A07" w:rsidP="00ED6A0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C5B61">
        <w:rPr>
          <w:rFonts w:ascii="Times New Roman" w:hAnsi="Times New Roman" w:cs="Times New Roman"/>
          <w:sz w:val="24"/>
          <w:szCs w:val="24"/>
        </w:rPr>
        <w:t xml:space="preserve">Merino, M. D., Privado Zamorano, J., &amp; Durán, R. (2021). Satisfaction with Life Scale (SWLS) adapted to work: Psychometric Properties of the Satisfaction with Work Scale (SWWS). </w:t>
      </w:r>
      <w:r w:rsidRPr="003C5B61">
        <w:rPr>
          <w:rFonts w:ascii="Times New Roman" w:hAnsi="Times New Roman" w:cs="Times New Roman"/>
          <w:i/>
          <w:sz w:val="24"/>
          <w:szCs w:val="24"/>
        </w:rPr>
        <w:t>Anales de psicología (Murcia, Spain)</w:t>
      </w:r>
      <w:r w:rsidRPr="003C5B61">
        <w:rPr>
          <w:rFonts w:ascii="Times New Roman" w:hAnsi="Times New Roman" w:cs="Times New Roman"/>
          <w:sz w:val="24"/>
          <w:szCs w:val="24"/>
        </w:rPr>
        <w:t>,</w:t>
      </w:r>
      <w:r w:rsidRPr="003C5B61">
        <w:rPr>
          <w:rFonts w:ascii="Times New Roman" w:hAnsi="Times New Roman" w:cs="Times New Roman"/>
          <w:i/>
          <w:sz w:val="24"/>
          <w:szCs w:val="24"/>
        </w:rPr>
        <w:t xml:space="preserve"> 37</w:t>
      </w:r>
      <w:r w:rsidRPr="003C5B61">
        <w:rPr>
          <w:rFonts w:ascii="Times New Roman" w:hAnsi="Times New Roman" w:cs="Times New Roman"/>
          <w:sz w:val="24"/>
          <w:szCs w:val="24"/>
        </w:rPr>
        <w:t xml:space="preserve">(3), 557-566. </w:t>
      </w:r>
      <w:hyperlink r:id="rId15" w:history="1">
        <w:r w:rsidRPr="003C5B61">
          <w:rPr>
            <w:rStyle w:val="Hyperlink"/>
            <w:rFonts w:ascii="Times New Roman" w:hAnsi="Times New Roman" w:cs="Times New Roman"/>
            <w:sz w:val="24"/>
            <w:szCs w:val="24"/>
          </w:rPr>
          <w:t>https://doi.org/10.6018/analesps.430801</w:t>
        </w:r>
      </w:hyperlink>
      <w:r w:rsidRPr="003C5B6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7695230" w14:textId="77777777" w:rsidR="00ED6A07" w:rsidRPr="003C5B61" w:rsidRDefault="00ED6A07" w:rsidP="00ED6A0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C5B61">
        <w:rPr>
          <w:rFonts w:ascii="Times New Roman" w:hAnsi="Times New Roman" w:cs="Times New Roman"/>
          <w:sz w:val="24"/>
          <w:szCs w:val="24"/>
        </w:rPr>
        <w:t xml:space="preserve">Parker, D. F., &amp; DeCotiis, T. A. (1983). Organizational determinants of job stress. </w:t>
      </w:r>
      <w:r w:rsidRPr="003C5B61">
        <w:rPr>
          <w:rFonts w:ascii="Times New Roman" w:hAnsi="Times New Roman" w:cs="Times New Roman"/>
          <w:i/>
          <w:sz w:val="24"/>
          <w:szCs w:val="24"/>
        </w:rPr>
        <w:t>Organizational behavior and human performance</w:t>
      </w:r>
      <w:r w:rsidRPr="003C5B61">
        <w:rPr>
          <w:rFonts w:ascii="Times New Roman" w:hAnsi="Times New Roman" w:cs="Times New Roman"/>
          <w:sz w:val="24"/>
          <w:szCs w:val="24"/>
        </w:rPr>
        <w:t>,</w:t>
      </w:r>
      <w:r w:rsidRPr="003C5B61">
        <w:rPr>
          <w:rFonts w:ascii="Times New Roman" w:hAnsi="Times New Roman" w:cs="Times New Roman"/>
          <w:i/>
          <w:sz w:val="24"/>
          <w:szCs w:val="24"/>
        </w:rPr>
        <w:t xml:space="preserve"> 32</w:t>
      </w:r>
      <w:r w:rsidRPr="003C5B61">
        <w:rPr>
          <w:rFonts w:ascii="Times New Roman" w:hAnsi="Times New Roman" w:cs="Times New Roman"/>
          <w:sz w:val="24"/>
          <w:szCs w:val="24"/>
        </w:rPr>
        <w:t xml:space="preserve">(2), 160-177. </w:t>
      </w:r>
    </w:p>
    <w:p w14:paraId="2BA2DEA0" w14:textId="07BF3995" w:rsidR="00ED6A07" w:rsidRPr="003C5B61" w:rsidRDefault="00ED6A07" w:rsidP="00ED6A0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C5B61">
        <w:rPr>
          <w:rFonts w:ascii="Times New Roman" w:hAnsi="Times New Roman" w:cs="Times New Roman"/>
          <w:sz w:val="24"/>
          <w:szCs w:val="24"/>
        </w:rPr>
        <w:t xml:space="preserve">Schaufeli, W. B., Shimazu, A., Hakanen, J., Salanova, M., &amp; De Witte, H. (2019). An Ultra-Short Measure for Work Engagement: The UWES-3 Validation Across Five Countries. </w:t>
      </w:r>
      <w:r w:rsidRPr="003C5B61">
        <w:rPr>
          <w:rFonts w:ascii="Times New Roman" w:hAnsi="Times New Roman" w:cs="Times New Roman"/>
          <w:i/>
          <w:sz w:val="24"/>
          <w:szCs w:val="24"/>
        </w:rPr>
        <w:t>European journal of psychological assessment : official organ of the European Association of Psychological Assessment</w:t>
      </w:r>
      <w:r w:rsidRPr="003C5B61">
        <w:rPr>
          <w:rFonts w:ascii="Times New Roman" w:hAnsi="Times New Roman" w:cs="Times New Roman"/>
          <w:sz w:val="24"/>
          <w:szCs w:val="24"/>
        </w:rPr>
        <w:t>,</w:t>
      </w:r>
      <w:r w:rsidRPr="003C5B61">
        <w:rPr>
          <w:rFonts w:ascii="Times New Roman" w:hAnsi="Times New Roman" w:cs="Times New Roman"/>
          <w:i/>
          <w:sz w:val="24"/>
          <w:szCs w:val="24"/>
        </w:rPr>
        <w:t xml:space="preserve"> 35</w:t>
      </w:r>
      <w:r w:rsidRPr="003C5B61">
        <w:rPr>
          <w:rFonts w:ascii="Times New Roman" w:hAnsi="Times New Roman" w:cs="Times New Roman"/>
          <w:sz w:val="24"/>
          <w:szCs w:val="24"/>
        </w:rPr>
        <w:t xml:space="preserve">(4), 577-591. </w:t>
      </w:r>
      <w:hyperlink r:id="rId16" w:history="1">
        <w:r w:rsidRPr="003C5B61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27/1015-5759/a000430</w:t>
        </w:r>
      </w:hyperlink>
      <w:r w:rsidRPr="003C5B6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E0F78C9" w14:textId="2370F665" w:rsidR="00ED6A07" w:rsidRPr="003C5B61" w:rsidRDefault="00ED6A07" w:rsidP="00ED6A0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C5B61">
        <w:rPr>
          <w:rFonts w:ascii="Times New Roman" w:hAnsi="Times New Roman" w:cs="Times New Roman"/>
          <w:sz w:val="24"/>
          <w:szCs w:val="24"/>
        </w:rPr>
        <w:t xml:space="preserve">Scheier, M. F., Carver, C. S., &amp; Bridges, M. W. (1994). Distinguishing Optimism From Neuroticism (and Trait Anxiety, Self-Mastery, and Self-Esteem): A Reevaluation of the Life Orientation Test. </w:t>
      </w:r>
      <w:r w:rsidRPr="003C5B61">
        <w:rPr>
          <w:rFonts w:ascii="Times New Roman" w:hAnsi="Times New Roman" w:cs="Times New Roman"/>
          <w:i/>
          <w:sz w:val="24"/>
          <w:szCs w:val="24"/>
        </w:rPr>
        <w:t>Journal of personality and social psychology</w:t>
      </w:r>
      <w:r w:rsidRPr="003C5B61">
        <w:rPr>
          <w:rFonts w:ascii="Times New Roman" w:hAnsi="Times New Roman" w:cs="Times New Roman"/>
          <w:sz w:val="24"/>
          <w:szCs w:val="24"/>
        </w:rPr>
        <w:t>,</w:t>
      </w:r>
      <w:r w:rsidRPr="003C5B61">
        <w:rPr>
          <w:rFonts w:ascii="Times New Roman" w:hAnsi="Times New Roman" w:cs="Times New Roman"/>
          <w:i/>
          <w:sz w:val="24"/>
          <w:szCs w:val="24"/>
        </w:rPr>
        <w:t xml:space="preserve"> 67</w:t>
      </w:r>
      <w:r w:rsidRPr="003C5B61">
        <w:rPr>
          <w:rFonts w:ascii="Times New Roman" w:hAnsi="Times New Roman" w:cs="Times New Roman"/>
          <w:sz w:val="24"/>
          <w:szCs w:val="24"/>
        </w:rPr>
        <w:t xml:space="preserve">(6), 1063-1078. </w:t>
      </w:r>
      <w:hyperlink r:id="rId17" w:history="1">
        <w:r w:rsidRPr="003C5B61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37/0022-3514.67.6.1063</w:t>
        </w:r>
      </w:hyperlink>
      <w:r w:rsidRPr="003C5B6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B210E60" w14:textId="6D72037B" w:rsidR="00ED6A07" w:rsidRPr="003C5B61" w:rsidRDefault="00ED6A07" w:rsidP="00ED6A0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C5B61">
        <w:rPr>
          <w:rFonts w:ascii="Times New Roman" w:hAnsi="Times New Roman" w:cs="Times New Roman"/>
          <w:sz w:val="24"/>
          <w:szCs w:val="24"/>
        </w:rPr>
        <w:t xml:space="preserve">Smith, B. W., Dalen, J., Wiggins, K., Tooley, E., Christopher, P., &amp; Bernard, J. (2008). The brief resilience scale: assessing the ability to bounce back. </w:t>
      </w:r>
      <w:r w:rsidRPr="003C5B61">
        <w:rPr>
          <w:rFonts w:ascii="Times New Roman" w:hAnsi="Times New Roman" w:cs="Times New Roman"/>
          <w:i/>
          <w:sz w:val="24"/>
          <w:szCs w:val="24"/>
        </w:rPr>
        <w:t>Int J Behav Med</w:t>
      </w:r>
      <w:r w:rsidRPr="003C5B61">
        <w:rPr>
          <w:rFonts w:ascii="Times New Roman" w:hAnsi="Times New Roman" w:cs="Times New Roman"/>
          <w:sz w:val="24"/>
          <w:szCs w:val="24"/>
        </w:rPr>
        <w:t>,</w:t>
      </w:r>
      <w:r w:rsidRPr="003C5B61">
        <w:rPr>
          <w:rFonts w:ascii="Times New Roman" w:hAnsi="Times New Roman" w:cs="Times New Roman"/>
          <w:i/>
          <w:sz w:val="24"/>
          <w:szCs w:val="24"/>
        </w:rPr>
        <w:t xml:space="preserve"> 15</w:t>
      </w:r>
      <w:r w:rsidRPr="003C5B61">
        <w:rPr>
          <w:rFonts w:ascii="Times New Roman" w:hAnsi="Times New Roman" w:cs="Times New Roman"/>
          <w:sz w:val="24"/>
          <w:szCs w:val="24"/>
        </w:rPr>
        <w:t xml:space="preserve">(3), 194-200. </w:t>
      </w:r>
      <w:hyperlink r:id="rId18" w:history="1">
        <w:r w:rsidRPr="003C5B61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080/10705500802222972</w:t>
        </w:r>
      </w:hyperlink>
      <w:r w:rsidRPr="003C5B6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D6530E4" w14:textId="77777777" w:rsidR="00ED6A07" w:rsidRPr="003C5B61" w:rsidRDefault="00ED6A07" w:rsidP="00ED6A07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C5B61">
        <w:rPr>
          <w:rFonts w:ascii="Times New Roman" w:hAnsi="Times New Roman" w:cs="Times New Roman"/>
          <w:sz w:val="24"/>
          <w:szCs w:val="24"/>
        </w:rPr>
        <w:t xml:space="preserve">Spitzer, R. L., Kroenke, K., Williams, J. B., &amp; Löwe, B. (2006). A brief measure for assessing generalized anxiety disorder: the GAD-7. </w:t>
      </w:r>
      <w:r w:rsidRPr="003C5B61">
        <w:rPr>
          <w:rFonts w:ascii="Times New Roman" w:hAnsi="Times New Roman" w:cs="Times New Roman"/>
          <w:i/>
          <w:sz w:val="24"/>
          <w:szCs w:val="24"/>
        </w:rPr>
        <w:t>Archives of internal medicine</w:t>
      </w:r>
      <w:r w:rsidRPr="003C5B61">
        <w:rPr>
          <w:rFonts w:ascii="Times New Roman" w:hAnsi="Times New Roman" w:cs="Times New Roman"/>
          <w:sz w:val="24"/>
          <w:szCs w:val="24"/>
        </w:rPr>
        <w:t>,</w:t>
      </w:r>
      <w:r w:rsidRPr="003C5B61">
        <w:rPr>
          <w:rFonts w:ascii="Times New Roman" w:hAnsi="Times New Roman" w:cs="Times New Roman"/>
          <w:i/>
          <w:sz w:val="24"/>
          <w:szCs w:val="24"/>
        </w:rPr>
        <w:t xml:space="preserve"> 166</w:t>
      </w:r>
      <w:r w:rsidRPr="003C5B61">
        <w:rPr>
          <w:rFonts w:ascii="Times New Roman" w:hAnsi="Times New Roman" w:cs="Times New Roman"/>
          <w:sz w:val="24"/>
          <w:szCs w:val="24"/>
        </w:rPr>
        <w:t xml:space="preserve">(10), 1092-1097. </w:t>
      </w:r>
    </w:p>
    <w:p w14:paraId="163F6343" w14:textId="2270687C" w:rsidR="000D6282" w:rsidRPr="003C5B61" w:rsidRDefault="00AC5EC4" w:rsidP="008142A4">
      <w:pPr>
        <w:ind w:firstLine="0"/>
        <w:rPr>
          <w:rFonts w:ascii="Times New Roman" w:hAnsi="Times New Roman" w:cs="Times New Roman"/>
          <w:sz w:val="24"/>
          <w:szCs w:val="24"/>
        </w:rPr>
      </w:pPr>
      <w:r w:rsidRPr="003C5B61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D6282" w:rsidRPr="003C5B61" w:rsidSect="006F64A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299D89D" w14:textId="77777777" w:rsidR="00595AA8" w:rsidRDefault="00595AA8" w:rsidP="00990370">
      <w:pPr>
        <w:spacing w:after="0" w:line="240" w:lineRule="auto"/>
      </w:pPr>
      <w:r>
        <w:separator/>
      </w:r>
    </w:p>
  </w:endnote>
  <w:endnote w:type="continuationSeparator" w:id="0">
    <w:p w14:paraId="19C762FF" w14:textId="77777777" w:rsidR="00595AA8" w:rsidRDefault="00595AA8" w:rsidP="0099037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269F273" w14:textId="77777777" w:rsidR="00595AA8" w:rsidRDefault="00595AA8" w:rsidP="00990370">
      <w:pPr>
        <w:spacing w:after="0" w:line="240" w:lineRule="auto"/>
      </w:pPr>
      <w:r>
        <w:separator/>
      </w:r>
    </w:p>
  </w:footnote>
  <w:footnote w:type="continuationSeparator" w:id="0">
    <w:p w14:paraId="3451815E" w14:textId="77777777" w:rsidR="00595AA8" w:rsidRDefault="00595AA8" w:rsidP="0099037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14954974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41AD14B" w14:textId="68911E3E" w:rsidR="00A567DC" w:rsidRDefault="00A567DC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5B5DF88" w14:textId="77777777" w:rsidR="00A567DC" w:rsidRDefault="00A567D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1D4805"/>
    <w:multiLevelType w:val="multilevel"/>
    <w:tmpl w:val="2480BA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eastAsiaTheme="minorEastAsia" w:hAnsi="Times New Roman" w:cs="Times New Roman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1F8F7ACE"/>
    <w:multiLevelType w:val="hybridMultilevel"/>
    <w:tmpl w:val="737A9876"/>
    <w:lvl w:ilvl="0" w:tplc="24C2B112">
      <w:numFmt w:val="bullet"/>
      <w:lvlText w:val="-"/>
      <w:lvlJc w:val="left"/>
      <w:pPr>
        <w:ind w:left="420" w:hanging="360"/>
      </w:pPr>
      <w:rPr>
        <w:rFonts w:ascii="Times New Roman" w:eastAsiaTheme="minorEastAsia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2" w15:restartNumberingAfterBreak="0">
    <w:nsid w:val="3E76784F"/>
    <w:multiLevelType w:val="hybridMultilevel"/>
    <w:tmpl w:val="4036A7F0"/>
    <w:lvl w:ilvl="0" w:tplc="37147A60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0E017FD"/>
    <w:multiLevelType w:val="hybridMultilevel"/>
    <w:tmpl w:val="542A2FDE"/>
    <w:lvl w:ilvl="0" w:tplc="0B1ED3C2">
      <w:numFmt w:val="bullet"/>
      <w:lvlText w:val="-"/>
      <w:lvlJc w:val="left"/>
      <w:pPr>
        <w:ind w:left="420" w:hanging="360"/>
      </w:pPr>
      <w:rPr>
        <w:rFonts w:ascii="Times New Roman" w:eastAsiaTheme="minorEastAsia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4" w15:restartNumberingAfterBreak="0">
    <w:nsid w:val="784D69D6"/>
    <w:multiLevelType w:val="hybridMultilevel"/>
    <w:tmpl w:val="CCC42B16"/>
    <w:lvl w:ilvl="0" w:tplc="8DCA12F6">
      <w:numFmt w:val="decimal"/>
      <w:lvlText w:val="%1."/>
      <w:lvlJc w:val="left"/>
      <w:pPr>
        <w:ind w:left="720" w:hanging="360"/>
      </w:pPr>
      <w:rPr>
        <w:rFonts w:hint="default"/>
        <w:color w:val="FF0000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A031C18"/>
    <w:multiLevelType w:val="multilevel"/>
    <w:tmpl w:val="0084209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725638058">
    <w:abstractNumId w:val="2"/>
  </w:num>
  <w:num w:numId="2" w16cid:durableId="1699625367">
    <w:abstractNumId w:val="3"/>
  </w:num>
  <w:num w:numId="3" w16cid:durableId="167137018">
    <w:abstractNumId w:val="1"/>
  </w:num>
  <w:num w:numId="4" w16cid:durableId="504248524">
    <w:abstractNumId w:val="5"/>
  </w:num>
  <w:num w:numId="5" w16cid:durableId="234122961">
    <w:abstractNumId w:val="0"/>
  </w:num>
  <w:num w:numId="6" w16cid:durableId="54298737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dev9dd5dwpzt9epev95s09x2f2watrxe9tx&quot;&gt;PhD_Study2&lt;record-ids&gt;&lt;item&gt;67&lt;/item&gt;&lt;item&gt;78&lt;/item&gt;&lt;item&gt;105&lt;/item&gt;&lt;item&gt;177&lt;/item&gt;&lt;item&gt;179&lt;/item&gt;&lt;item&gt;182&lt;/item&gt;&lt;item&gt;183&lt;/item&gt;&lt;item&gt;196&lt;/item&gt;&lt;/record-ids&gt;&lt;/item&gt;&lt;/Libraries&gt;"/>
  </w:docVars>
  <w:rsids>
    <w:rsidRoot w:val="00CC0A88"/>
    <w:rsid w:val="00002FAE"/>
    <w:rsid w:val="0000434B"/>
    <w:rsid w:val="00005218"/>
    <w:rsid w:val="000052D8"/>
    <w:rsid w:val="000059AA"/>
    <w:rsid w:val="0000727D"/>
    <w:rsid w:val="00007BAC"/>
    <w:rsid w:val="000102F1"/>
    <w:rsid w:val="00010C0F"/>
    <w:rsid w:val="00013380"/>
    <w:rsid w:val="00014850"/>
    <w:rsid w:val="0001585F"/>
    <w:rsid w:val="00017503"/>
    <w:rsid w:val="000179D3"/>
    <w:rsid w:val="00020258"/>
    <w:rsid w:val="00022A7D"/>
    <w:rsid w:val="00023D2C"/>
    <w:rsid w:val="00032AF7"/>
    <w:rsid w:val="000343D7"/>
    <w:rsid w:val="00035D7A"/>
    <w:rsid w:val="000360AB"/>
    <w:rsid w:val="00037B90"/>
    <w:rsid w:val="00037BBD"/>
    <w:rsid w:val="000405AE"/>
    <w:rsid w:val="00040DBE"/>
    <w:rsid w:val="00042A4B"/>
    <w:rsid w:val="00043B21"/>
    <w:rsid w:val="000463B3"/>
    <w:rsid w:val="00046704"/>
    <w:rsid w:val="00051A40"/>
    <w:rsid w:val="00051C73"/>
    <w:rsid w:val="000567BE"/>
    <w:rsid w:val="00061894"/>
    <w:rsid w:val="00062205"/>
    <w:rsid w:val="0007062C"/>
    <w:rsid w:val="0007229A"/>
    <w:rsid w:val="0007358A"/>
    <w:rsid w:val="00073747"/>
    <w:rsid w:val="00074DD9"/>
    <w:rsid w:val="000759E2"/>
    <w:rsid w:val="00077F27"/>
    <w:rsid w:val="000820CC"/>
    <w:rsid w:val="00086B14"/>
    <w:rsid w:val="000923B7"/>
    <w:rsid w:val="00094CF3"/>
    <w:rsid w:val="00095688"/>
    <w:rsid w:val="000976CF"/>
    <w:rsid w:val="00097A51"/>
    <w:rsid w:val="00097AB3"/>
    <w:rsid w:val="000A0EC2"/>
    <w:rsid w:val="000A3ADE"/>
    <w:rsid w:val="000A4DB6"/>
    <w:rsid w:val="000A698C"/>
    <w:rsid w:val="000A6D5F"/>
    <w:rsid w:val="000B12CB"/>
    <w:rsid w:val="000B20B9"/>
    <w:rsid w:val="000B580F"/>
    <w:rsid w:val="000B786A"/>
    <w:rsid w:val="000B7C6E"/>
    <w:rsid w:val="000C0BA9"/>
    <w:rsid w:val="000C3D46"/>
    <w:rsid w:val="000C736F"/>
    <w:rsid w:val="000D35C6"/>
    <w:rsid w:val="000D4C0C"/>
    <w:rsid w:val="000D5358"/>
    <w:rsid w:val="000D6282"/>
    <w:rsid w:val="000D696A"/>
    <w:rsid w:val="000D6F7D"/>
    <w:rsid w:val="000E3F77"/>
    <w:rsid w:val="000E4EA0"/>
    <w:rsid w:val="000E5D94"/>
    <w:rsid w:val="000E6085"/>
    <w:rsid w:val="000E65D8"/>
    <w:rsid w:val="000F148B"/>
    <w:rsid w:val="000F1B0D"/>
    <w:rsid w:val="000F215F"/>
    <w:rsid w:val="000F2333"/>
    <w:rsid w:val="000F2D02"/>
    <w:rsid w:val="000F3816"/>
    <w:rsid w:val="000F406F"/>
    <w:rsid w:val="000F5AC2"/>
    <w:rsid w:val="0010032E"/>
    <w:rsid w:val="00105CD4"/>
    <w:rsid w:val="00112410"/>
    <w:rsid w:val="00113654"/>
    <w:rsid w:val="00114A91"/>
    <w:rsid w:val="00115E24"/>
    <w:rsid w:val="00116C82"/>
    <w:rsid w:val="0011717B"/>
    <w:rsid w:val="0012459E"/>
    <w:rsid w:val="0012618B"/>
    <w:rsid w:val="00127310"/>
    <w:rsid w:val="00127B53"/>
    <w:rsid w:val="001300B5"/>
    <w:rsid w:val="00130237"/>
    <w:rsid w:val="00133600"/>
    <w:rsid w:val="00135F60"/>
    <w:rsid w:val="001361E2"/>
    <w:rsid w:val="0014092D"/>
    <w:rsid w:val="00142B79"/>
    <w:rsid w:val="00142E5D"/>
    <w:rsid w:val="001459BA"/>
    <w:rsid w:val="0015000D"/>
    <w:rsid w:val="00153B5D"/>
    <w:rsid w:val="001540B7"/>
    <w:rsid w:val="00154C02"/>
    <w:rsid w:val="00160608"/>
    <w:rsid w:val="00162DC9"/>
    <w:rsid w:val="00167927"/>
    <w:rsid w:val="00171308"/>
    <w:rsid w:val="00171515"/>
    <w:rsid w:val="0017498D"/>
    <w:rsid w:val="00177A13"/>
    <w:rsid w:val="00184418"/>
    <w:rsid w:val="00190D8C"/>
    <w:rsid w:val="0019278D"/>
    <w:rsid w:val="001931AB"/>
    <w:rsid w:val="00193FC5"/>
    <w:rsid w:val="001A0FEA"/>
    <w:rsid w:val="001A18C9"/>
    <w:rsid w:val="001A23C2"/>
    <w:rsid w:val="001A4F72"/>
    <w:rsid w:val="001A7DB6"/>
    <w:rsid w:val="001B0239"/>
    <w:rsid w:val="001B09C4"/>
    <w:rsid w:val="001B31AB"/>
    <w:rsid w:val="001B3A70"/>
    <w:rsid w:val="001B50FD"/>
    <w:rsid w:val="001B5E98"/>
    <w:rsid w:val="001C466A"/>
    <w:rsid w:val="001D005E"/>
    <w:rsid w:val="001D24B5"/>
    <w:rsid w:val="001D27AE"/>
    <w:rsid w:val="001D2CF9"/>
    <w:rsid w:val="001D56E0"/>
    <w:rsid w:val="001D62DC"/>
    <w:rsid w:val="001E032A"/>
    <w:rsid w:val="001E2DB4"/>
    <w:rsid w:val="001E3A01"/>
    <w:rsid w:val="001E3C68"/>
    <w:rsid w:val="001E5EBD"/>
    <w:rsid w:val="001F3A63"/>
    <w:rsid w:val="001F4D81"/>
    <w:rsid w:val="001F5D60"/>
    <w:rsid w:val="001F766B"/>
    <w:rsid w:val="00202357"/>
    <w:rsid w:val="002027E4"/>
    <w:rsid w:val="00202865"/>
    <w:rsid w:val="00203D47"/>
    <w:rsid w:val="00205B30"/>
    <w:rsid w:val="002067CF"/>
    <w:rsid w:val="00206A32"/>
    <w:rsid w:val="00211B2C"/>
    <w:rsid w:val="0021263B"/>
    <w:rsid w:val="00212892"/>
    <w:rsid w:val="0021331E"/>
    <w:rsid w:val="00214198"/>
    <w:rsid w:val="00220DC9"/>
    <w:rsid w:val="00221406"/>
    <w:rsid w:val="00224528"/>
    <w:rsid w:val="00225AEB"/>
    <w:rsid w:val="002276FD"/>
    <w:rsid w:val="00235143"/>
    <w:rsid w:val="0023601C"/>
    <w:rsid w:val="002401EB"/>
    <w:rsid w:val="00242C2C"/>
    <w:rsid w:val="00243526"/>
    <w:rsid w:val="002465F7"/>
    <w:rsid w:val="00246BE4"/>
    <w:rsid w:val="00247467"/>
    <w:rsid w:val="00247D5C"/>
    <w:rsid w:val="00247D8D"/>
    <w:rsid w:val="00250A61"/>
    <w:rsid w:val="00250CEA"/>
    <w:rsid w:val="00251BDC"/>
    <w:rsid w:val="00253321"/>
    <w:rsid w:val="002539D3"/>
    <w:rsid w:val="00253AC4"/>
    <w:rsid w:val="00253D83"/>
    <w:rsid w:val="00255A14"/>
    <w:rsid w:val="00256E22"/>
    <w:rsid w:val="00262C6A"/>
    <w:rsid w:val="002668EE"/>
    <w:rsid w:val="00266FF6"/>
    <w:rsid w:val="00267070"/>
    <w:rsid w:val="002676B6"/>
    <w:rsid w:val="002740DD"/>
    <w:rsid w:val="00275CAA"/>
    <w:rsid w:val="002762AD"/>
    <w:rsid w:val="002776DC"/>
    <w:rsid w:val="002777ED"/>
    <w:rsid w:val="0028143B"/>
    <w:rsid w:val="00286F4D"/>
    <w:rsid w:val="00287A42"/>
    <w:rsid w:val="00291237"/>
    <w:rsid w:val="00291EE0"/>
    <w:rsid w:val="002927AC"/>
    <w:rsid w:val="00292A69"/>
    <w:rsid w:val="00292B7C"/>
    <w:rsid w:val="0029362C"/>
    <w:rsid w:val="002A0B0B"/>
    <w:rsid w:val="002A3B15"/>
    <w:rsid w:val="002A5337"/>
    <w:rsid w:val="002A5338"/>
    <w:rsid w:val="002A6CEC"/>
    <w:rsid w:val="002A78DA"/>
    <w:rsid w:val="002B017F"/>
    <w:rsid w:val="002B0AEE"/>
    <w:rsid w:val="002B5641"/>
    <w:rsid w:val="002C0452"/>
    <w:rsid w:val="002C62F3"/>
    <w:rsid w:val="002D1B48"/>
    <w:rsid w:val="002D310A"/>
    <w:rsid w:val="002D755E"/>
    <w:rsid w:val="002E17E4"/>
    <w:rsid w:val="002E3AFE"/>
    <w:rsid w:val="002E48BC"/>
    <w:rsid w:val="002E64A0"/>
    <w:rsid w:val="002E7042"/>
    <w:rsid w:val="002E7475"/>
    <w:rsid w:val="002F1190"/>
    <w:rsid w:val="002F28D9"/>
    <w:rsid w:val="002F2A5A"/>
    <w:rsid w:val="002F3CCB"/>
    <w:rsid w:val="002F6DD1"/>
    <w:rsid w:val="00300989"/>
    <w:rsid w:val="0030153D"/>
    <w:rsid w:val="00301CF3"/>
    <w:rsid w:val="00302C45"/>
    <w:rsid w:val="00303D61"/>
    <w:rsid w:val="003052CD"/>
    <w:rsid w:val="003063E2"/>
    <w:rsid w:val="00307BA8"/>
    <w:rsid w:val="003113D3"/>
    <w:rsid w:val="00312E61"/>
    <w:rsid w:val="00314C23"/>
    <w:rsid w:val="00315C71"/>
    <w:rsid w:val="00320431"/>
    <w:rsid w:val="00321836"/>
    <w:rsid w:val="003220CD"/>
    <w:rsid w:val="00326176"/>
    <w:rsid w:val="00330561"/>
    <w:rsid w:val="0033241F"/>
    <w:rsid w:val="00333AA0"/>
    <w:rsid w:val="00336708"/>
    <w:rsid w:val="00340A18"/>
    <w:rsid w:val="00340C74"/>
    <w:rsid w:val="003410B5"/>
    <w:rsid w:val="0034394D"/>
    <w:rsid w:val="00346A63"/>
    <w:rsid w:val="00347A3D"/>
    <w:rsid w:val="0035003B"/>
    <w:rsid w:val="00350B65"/>
    <w:rsid w:val="00351B0B"/>
    <w:rsid w:val="00352999"/>
    <w:rsid w:val="003553F5"/>
    <w:rsid w:val="00355C67"/>
    <w:rsid w:val="003564AB"/>
    <w:rsid w:val="00356861"/>
    <w:rsid w:val="003624C9"/>
    <w:rsid w:val="00366506"/>
    <w:rsid w:val="00370104"/>
    <w:rsid w:val="003720B8"/>
    <w:rsid w:val="00374D36"/>
    <w:rsid w:val="00375F05"/>
    <w:rsid w:val="00376B89"/>
    <w:rsid w:val="00376F07"/>
    <w:rsid w:val="0038074A"/>
    <w:rsid w:val="0038152D"/>
    <w:rsid w:val="00384D00"/>
    <w:rsid w:val="00386602"/>
    <w:rsid w:val="003869BC"/>
    <w:rsid w:val="003951F5"/>
    <w:rsid w:val="003953BA"/>
    <w:rsid w:val="00395C37"/>
    <w:rsid w:val="003967C9"/>
    <w:rsid w:val="003A20CF"/>
    <w:rsid w:val="003A2840"/>
    <w:rsid w:val="003A42FD"/>
    <w:rsid w:val="003A6311"/>
    <w:rsid w:val="003A6DA7"/>
    <w:rsid w:val="003B0EA5"/>
    <w:rsid w:val="003B16D4"/>
    <w:rsid w:val="003B1AED"/>
    <w:rsid w:val="003B202A"/>
    <w:rsid w:val="003B3F13"/>
    <w:rsid w:val="003C12BE"/>
    <w:rsid w:val="003C1457"/>
    <w:rsid w:val="003C1914"/>
    <w:rsid w:val="003C54BD"/>
    <w:rsid w:val="003C5B61"/>
    <w:rsid w:val="003C770C"/>
    <w:rsid w:val="003D1703"/>
    <w:rsid w:val="003D58C9"/>
    <w:rsid w:val="003D5C5E"/>
    <w:rsid w:val="003E0647"/>
    <w:rsid w:val="003E0FCE"/>
    <w:rsid w:val="003E1298"/>
    <w:rsid w:val="003E2A92"/>
    <w:rsid w:val="003E3833"/>
    <w:rsid w:val="003E3F13"/>
    <w:rsid w:val="003E7B76"/>
    <w:rsid w:val="003F07D5"/>
    <w:rsid w:val="003F1AE2"/>
    <w:rsid w:val="003F1CE7"/>
    <w:rsid w:val="003F2AC8"/>
    <w:rsid w:val="003F655F"/>
    <w:rsid w:val="003F671B"/>
    <w:rsid w:val="00400C62"/>
    <w:rsid w:val="00400EE6"/>
    <w:rsid w:val="0040100D"/>
    <w:rsid w:val="0040149B"/>
    <w:rsid w:val="00402376"/>
    <w:rsid w:val="004040A0"/>
    <w:rsid w:val="00404F8E"/>
    <w:rsid w:val="00405087"/>
    <w:rsid w:val="0040778D"/>
    <w:rsid w:val="004105E8"/>
    <w:rsid w:val="00412860"/>
    <w:rsid w:val="004141CD"/>
    <w:rsid w:val="00415299"/>
    <w:rsid w:val="00420022"/>
    <w:rsid w:val="0042018E"/>
    <w:rsid w:val="0042277A"/>
    <w:rsid w:val="00423E42"/>
    <w:rsid w:val="00427BB0"/>
    <w:rsid w:val="00427E24"/>
    <w:rsid w:val="00427F1A"/>
    <w:rsid w:val="004336E7"/>
    <w:rsid w:val="0043478D"/>
    <w:rsid w:val="00435827"/>
    <w:rsid w:val="004367A8"/>
    <w:rsid w:val="004368AD"/>
    <w:rsid w:val="00437F60"/>
    <w:rsid w:val="00440B8E"/>
    <w:rsid w:val="00442C76"/>
    <w:rsid w:val="00446CA4"/>
    <w:rsid w:val="00447530"/>
    <w:rsid w:val="00451A2F"/>
    <w:rsid w:val="00452649"/>
    <w:rsid w:val="00452BCF"/>
    <w:rsid w:val="0045421A"/>
    <w:rsid w:val="00454E2E"/>
    <w:rsid w:val="00455227"/>
    <w:rsid w:val="004558BE"/>
    <w:rsid w:val="00460F21"/>
    <w:rsid w:val="004614EB"/>
    <w:rsid w:val="0046396A"/>
    <w:rsid w:val="00463AC8"/>
    <w:rsid w:val="004665DA"/>
    <w:rsid w:val="00472E7D"/>
    <w:rsid w:val="00474D22"/>
    <w:rsid w:val="00475668"/>
    <w:rsid w:val="00475C12"/>
    <w:rsid w:val="00476D0D"/>
    <w:rsid w:val="00477114"/>
    <w:rsid w:val="00477182"/>
    <w:rsid w:val="00481B99"/>
    <w:rsid w:val="00481E93"/>
    <w:rsid w:val="0049017F"/>
    <w:rsid w:val="00492D42"/>
    <w:rsid w:val="00493412"/>
    <w:rsid w:val="0049623E"/>
    <w:rsid w:val="004A1E33"/>
    <w:rsid w:val="004A2495"/>
    <w:rsid w:val="004A458A"/>
    <w:rsid w:val="004A4F54"/>
    <w:rsid w:val="004A50ED"/>
    <w:rsid w:val="004A587C"/>
    <w:rsid w:val="004A5FD3"/>
    <w:rsid w:val="004B28BE"/>
    <w:rsid w:val="004B41EC"/>
    <w:rsid w:val="004C3606"/>
    <w:rsid w:val="004C40E1"/>
    <w:rsid w:val="004D0506"/>
    <w:rsid w:val="004D232F"/>
    <w:rsid w:val="004D522E"/>
    <w:rsid w:val="004D5849"/>
    <w:rsid w:val="004D62BA"/>
    <w:rsid w:val="004E041A"/>
    <w:rsid w:val="004E11F8"/>
    <w:rsid w:val="004E2686"/>
    <w:rsid w:val="004E62C0"/>
    <w:rsid w:val="004E63E9"/>
    <w:rsid w:val="004F2C81"/>
    <w:rsid w:val="004F5218"/>
    <w:rsid w:val="004F5667"/>
    <w:rsid w:val="00503E9C"/>
    <w:rsid w:val="005044BD"/>
    <w:rsid w:val="00505C20"/>
    <w:rsid w:val="00505F1E"/>
    <w:rsid w:val="005062DA"/>
    <w:rsid w:val="005133AF"/>
    <w:rsid w:val="00513A53"/>
    <w:rsid w:val="005150DA"/>
    <w:rsid w:val="00520DC3"/>
    <w:rsid w:val="0052292B"/>
    <w:rsid w:val="00522D5E"/>
    <w:rsid w:val="0052530C"/>
    <w:rsid w:val="005256BA"/>
    <w:rsid w:val="0052795D"/>
    <w:rsid w:val="00531757"/>
    <w:rsid w:val="00537833"/>
    <w:rsid w:val="005411C8"/>
    <w:rsid w:val="00543F2D"/>
    <w:rsid w:val="0054460A"/>
    <w:rsid w:val="00545139"/>
    <w:rsid w:val="005459DB"/>
    <w:rsid w:val="0055113C"/>
    <w:rsid w:val="00551820"/>
    <w:rsid w:val="005518FA"/>
    <w:rsid w:val="00553B47"/>
    <w:rsid w:val="005556CC"/>
    <w:rsid w:val="00555DA2"/>
    <w:rsid w:val="0055732E"/>
    <w:rsid w:val="005612AD"/>
    <w:rsid w:val="005633F4"/>
    <w:rsid w:val="005658A2"/>
    <w:rsid w:val="00566629"/>
    <w:rsid w:val="00567CEF"/>
    <w:rsid w:val="005717C7"/>
    <w:rsid w:val="005719EA"/>
    <w:rsid w:val="005727EA"/>
    <w:rsid w:val="005745BA"/>
    <w:rsid w:val="00576664"/>
    <w:rsid w:val="005766E4"/>
    <w:rsid w:val="00586592"/>
    <w:rsid w:val="00591809"/>
    <w:rsid w:val="00592897"/>
    <w:rsid w:val="00595AA8"/>
    <w:rsid w:val="00596DA0"/>
    <w:rsid w:val="0059702B"/>
    <w:rsid w:val="005A069F"/>
    <w:rsid w:val="005A3765"/>
    <w:rsid w:val="005B0163"/>
    <w:rsid w:val="005B3FC8"/>
    <w:rsid w:val="005B7CC0"/>
    <w:rsid w:val="005B7FD1"/>
    <w:rsid w:val="005C2110"/>
    <w:rsid w:val="005C2812"/>
    <w:rsid w:val="005C2F70"/>
    <w:rsid w:val="005D56A7"/>
    <w:rsid w:val="005D5E94"/>
    <w:rsid w:val="005E22B7"/>
    <w:rsid w:val="005E496B"/>
    <w:rsid w:val="005E52DC"/>
    <w:rsid w:val="005E7363"/>
    <w:rsid w:val="005F37E4"/>
    <w:rsid w:val="00601046"/>
    <w:rsid w:val="0060106D"/>
    <w:rsid w:val="00602D16"/>
    <w:rsid w:val="00603300"/>
    <w:rsid w:val="006043A4"/>
    <w:rsid w:val="006044A6"/>
    <w:rsid w:val="006110B0"/>
    <w:rsid w:val="00613255"/>
    <w:rsid w:val="00614865"/>
    <w:rsid w:val="00615B42"/>
    <w:rsid w:val="0062119A"/>
    <w:rsid w:val="00621E66"/>
    <w:rsid w:val="00623162"/>
    <w:rsid w:val="0062407B"/>
    <w:rsid w:val="00624C9B"/>
    <w:rsid w:val="006319F7"/>
    <w:rsid w:val="00635691"/>
    <w:rsid w:val="0063571A"/>
    <w:rsid w:val="0063776C"/>
    <w:rsid w:val="0064288A"/>
    <w:rsid w:val="00644A43"/>
    <w:rsid w:val="00647339"/>
    <w:rsid w:val="0064737F"/>
    <w:rsid w:val="006514D2"/>
    <w:rsid w:val="00652D83"/>
    <w:rsid w:val="006534D4"/>
    <w:rsid w:val="00654054"/>
    <w:rsid w:val="00655447"/>
    <w:rsid w:val="006579F2"/>
    <w:rsid w:val="00660CB1"/>
    <w:rsid w:val="00661F8E"/>
    <w:rsid w:val="00662200"/>
    <w:rsid w:val="00663999"/>
    <w:rsid w:val="006639CF"/>
    <w:rsid w:val="00664DFA"/>
    <w:rsid w:val="0067045F"/>
    <w:rsid w:val="006708EB"/>
    <w:rsid w:val="006772E0"/>
    <w:rsid w:val="00680E45"/>
    <w:rsid w:val="00694E56"/>
    <w:rsid w:val="00694F4B"/>
    <w:rsid w:val="006978F0"/>
    <w:rsid w:val="00697E48"/>
    <w:rsid w:val="006A08F3"/>
    <w:rsid w:val="006A3108"/>
    <w:rsid w:val="006B1D68"/>
    <w:rsid w:val="006B3806"/>
    <w:rsid w:val="006B3A3A"/>
    <w:rsid w:val="006B3C78"/>
    <w:rsid w:val="006B6F33"/>
    <w:rsid w:val="006B7BFB"/>
    <w:rsid w:val="006C0C53"/>
    <w:rsid w:val="006C1382"/>
    <w:rsid w:val="006C16B8"/>
    <w:rsid w:val="006C16C9"/>
    <w:rsid w:val="006C190C"/>
    <w:rsid w:val="006C5A60"/>
    <w:rsid w:val="006D106D"/>
    <w:rsid w:val="006D1B90"/>
    <w:rsid w:val="006D375F"/>
    <w:rsid w:val="006D55C6"/>
    <w:rsid w:val="006D55DD"/>
    <w:rsid w:val="006D5980"/>
    <w:rsid w:val="006E0804"/>
    <w:rsid w:val="006E232A"/>
    <w:rsid w:val="006E2A5D"/>
    <w:rsid w:val="006E70FA"/>
    <w:rsid w:val="006E7FE8"/>
    <w:rsid w:val="006F1C31"/>
    <w:rsid w:val="006F2E70"/>
    <w:rsid w:val="006F314A"/>
    <w:rsid w:val="006F442F"/>
    <w:rsid w:val="006F4731"/>
    <w:rsid w:val="006F4EEA"/>
    <w:rsid w:val="006F64A3"/>
    <w:rsid w:val="00710244"/>
    <w:rsid w:val="0071050D"/>
    <w:rsid w:val="0071126C"/>
    <w:rsid w:val="0071671C"/>
    <w:rsid w:val="007168DB"/>
    <w:rsid w:val="00717783"/>
    <w:rsid w:val="0072041B"/>
    <w:rsid w:val="00722BA2"/>
    <w:rsid w:val="007246A3"/>
    <w:rsid w:val="00725A83"/>
    <w:rsid w:val="00731E17"/>
    <w:rsid w:val="007320D7"/>
    <w:rsid w:val="00736812"/>
    <w:rsid w:val="00737324"/>
    <w:rsid w:val="00742591"/>
    <w:rsid w:val="007434FB"/>
    <w:rsid w:val="0074460C"/>
    <w:rsid w:val="0074742D"/>
    <w:rsid w:val="00750B77"/>
    <w:rsid w:val="007515F7"/>
    <w:rsid w:val="00753AB8"/>
    <w:rsid w:val="007563B4"/>
    <w:rsid w:val="00761084"/>
    <w:rsid w:val="00764503"/>
    <w:rsid w:val="00767EC2"/>
    <w:rsid w:val="00771DBD"/>
    <w:rsid w:val="0077277C"/>
    <w:rsid w:val="00773AED"/>
    <w:rsid w:val="007771F6"/>
    <w:rsid w:val="007808AF"/>
    <w:rsid w:val="0078189F"/>
    <w:rsid w:val="00783A2E"/>
    <w:rsid w:val="00784459"/>
    <w:rsid w:val="00784687"/>
    <w:rsid w:val="007857B0"/>
    <w:rsid w:val="00786145"/>
    <w:rsid w:val="0078719F"/>
    <w:rsid w:val="0078799B"/>
    <w:rsid w:val="0079038E"/>
    <w:rsid w:val="00791C36"/>
    <w:rsid w:val="007927D9"/>
    <w:rsid w:val="00794315"/>
    <w:rsid w:val="00795B2C"/>
    <w:rsid w:val="0079763A"/>
    <w:rsid w:val="007A0989"/>
    <w:rsid w:val="007A0CB9"/>
    <w:rsid w:val="007A2AA4"/>
    <w:rsid w:val="007A3DE5"/>
    <w:rsid w:val="007A5863"/>
    <w:rsid w:val="007A5F74"/>
    <w:rsid w:val="007A63C9"/>
    <w:rsid w:val="007A6F63"/>
    <w:rsid w:val="007B1E31"/>
    <w:rsid w:val="007B7037"/>
    <w:rsid w:val="007C08C6"/>
    <w:rsid w:val="007C0F07"/>
    <w:rsid w:val="007C228C"/>
    <w:rsid w:val="007C3462"/>
    <w:rsid w:val="007C4F65"/>
    <w:rsid w:val="007C71B0"/>
    <w:rsid w:val="007C7B34"/>
    <w:rsid w:val="007D05B3"/>
    <w:rsid w:val="007D2A66"/>
    <w:rsid w:val="007D3F6B"/>
    <w:rsid w:val="007E0492"/>
    <w:rsid w:val="007E08D4"/>
    <w:rsid w:val="007E1E3A"/>
    <w:rsid w:val="007E1F0A"/>
    <w:rsid w:val="007E2702"/>
    <w:rsid w:val="007E4363"/>
    <w:rsid w:val="007E5137"/>
    <w:rsid w:val="007E7F6B"/>
    <w:rsid w:val="007F0B80"/>
    <w:rsid w:val="007F29FC"/>
    <w:rsid w:val="007F3871"/>
    <w:rsid w:val="007F3AA7"/>
    <w:rsid w:val="00801647"/>
    <w:rsid w:val="00802752"/>
    <w:rsid w:val="0080335B"/>
    <w:rsid w:val="00803A6E"/>
    <w:rsid w:val="00804269"/>
    <w:rsid w:val="00804328"/>
    <w:rsid w:val="00807F64"/>
    <w:rsid w:val="008109FB"/>
    <w:rsid w:val="008110F9"/>
    <w:rsid w:val="008142A4"/>
    <w:rsid w:val="00814997"/>
    <w:rsid w:val="008154F5"/>
    <w:rsid w:val="008172AE"/>
    <w:rsid w:val="008214E3"/>
    <w:rsid w:val="008250A6"/>
    <w:rsid w:val="008278BE"/>
    <w:rsid w:val="0083092D"/>
    <w:rsid w:val="00833624"/>
    <w:rsid w:val="00835EC0"/>
    <w:rsid w:val="008406F2"/>
    <w:rsid w:val="008423FF"/>
    <w:rsid w:val="008427BA"/>
    <w:rsid w:val="00843B7F"/>
    <w:rsid w:val="00844E1F"/>
    <w:rsid w:val="00845960"/>
    <w:rsid w:val="00846F96"/>
    <w:rsid w:val="0084778B"/>
    <w:rsid w:val="00855E7E"/>
    <w:rsid w:val="0085602E"/>
    <w:rsid w:val="008568DA"/>
    <w:rsid w:val="00856F0B"/>
    <w:rsid w:val="008606C5"/>
    <w:rsid w:val="0086114C"/>
    <w:rsid w:val="008632B1"/>
    <w:rsid w:val="0086519D"/>
    <w:rsid w:val="00866D95"/>
    <w:rsid w:val="00867E60"/>
    <w:rsid w:val="00870868"/>
    <w:rsid w:val="00870BE2"/>
    <w:rsid w:val="00870E03"/>
    <w:rsid w:val="00871402"/>
    <w:rsid w:val="00872D66"/>
    <w:rsid w:val="00880813"/>
    <w:rsid w:val="00880F34"/>
    <w:rsid w:val="00887C32"/>
    <w:rsid w:val="00890707"/>
    <w:rsid w:val="008907AC"/>
    <w:rsid w:val="00892F08"/>
    <w:rsid w:val="00893642"/>
    <w:rsid w:val="00894681"/>
    <w:rsid w:val="00894F58"/>
    <w:rsid w:val="00895562"/>
    <w:rsid w:val="00897A0C"/>
    <w:rsid w:val="008A252C"/>
    <w:rsid w:val="008A2CE0"/>
    <w:rsid w:val="008A31EE"/>
    <w:rsid w:val="008A42EB"/>
    <w:rsid w:val="008A4954"/>
    <w:rsid w:val="008B17E6"/>
    <w:rsid w:val="008B2654"/>
    <w:rsid w:val="008B5850"/>
    <w:rsid w:val="008C00F2"/>
    <w:rsid w:val="008C2013"/>
    <w:rsid w:val="008C32D8"/>
    <w:rsid w:val="008C4CB2"/>
    <w:rsid w:val="008C5ECE"/>
    <w:rsid w:val="008C724B"/>
    <w:rsid w:val="008C7D19"/>
    <w:rsid w:val="008D2125"/>
    <w:rsid w:val="008D2129"/>
    <w:rsid w:val="008D27EF"/>
    <w:rsid w:val="008D3451"/>
    <w:rsid w:val="008D369A"/>
    <w:rsid w:val="008D3FB3"/>
    <w:rsid w:val="008D4312"/>
    <w:rsid w:val="008D59F5"/>
    <w:rsid w:val="008D7442"/>
    <w:rsid w:val="008E0865"/>
    <w:rsid w:val="008E08E2"/>
    <w:rsid w:val="008E26B7"/>
    <w:rsid w:val="008E340D"/>
    <w:rsid w:val="008E3B04"/>
    <w:rsid w:val="008E4A7A"/>
    <w:rsid w:val="008E624F"/>
    <w:rsid w:val="008F011B"/>
    <w:rsid w:val="008F44B6"/>
    <w:rsid w:val="008F6CF4"/>
    <w:rsid w:val="009015C3"/>
    <w:rsid w:val="00902115"/>
    <w:rsid w:val="009026EB"/>
    <w:rsid w:val="009030C2"/>
    <w:rsid w:val="00906DED"/>
    <w:rsid w:val="0091039D"/>
    <w:rsid w:val="00912E38"/>
    <w:rsid w:val="00915DA8"/>
    <w:rsid w:val="00921B58"/>
    <w:rsid w:val="009253B9"/>
    <w:rsid w:val="009307C9"/>
    <w:rsid w:val="00930B72"/>
    <w:rsid w:val="0093148A"/>
    <w:rsid w:val="009327DA"/>
    <w:rsid w:val="00933583"/>
    <w:rsid w:val="00933FE6"/>
    <w:rsid w:val="00934952"/>
    <w:rsid w:val="00935494"/>
    <w:rsid w:val="00935AFA"/>
    <w:rsid w:val="00936A6E"/>
    <w:rsid w:val="00937896"/>
    <w:rsid w:val="0094052B"/>
    <w:rsid w:val="00940F12"/>
    <w:rsid w:val="00942315"/>
    <w:rsid w:val="00945D02"/>
    <w:rsid w:val="00946697"/>
    <w:rsid w:val="0094704E"/>
    <w:rsid w:val="009519F9"/>
    <w:rsid w:val="00955EB9"/>
    <w:rsid w:val="00955EE9"/>
    <w:rsid w:val="009564AC"/>
    <w:rsid w:val="00957556"/>
    <w:rsid w:val="009578FA"/>
    <w:rsid w:val="0096058E"/>
    <w:rsid w:val="00960CD7"/>
    <w:rsid w:val="00961B3C"/>
    <w:rsid w:val="0096314B"/>
    <w:rsid w:val="00963573"/>
    <w:rsid w:val="0096382D"/>
    <w:rsid w:val="009711BB"/>
    <w:rsid w:val="00973A64"/>
    <w:rsid w:val="00975688"/>
    <w:rsid w:val="0097578C"/>
    <w:rsid w:val="00975B8B"/>
    <w:rsid w:val="00975D0A"/>
    <w:rsid w:val="009811DA"/>
    <w:rsid w:val="00981424"/>
    <w:rsid w:val="009842A4"/>
    <w:rsid w:val="0098660F"/>
    <w:rsid w:val="00990222"/>
    <w:rsid w:val="00990370"/>
    <w:rsid w:val="00993819"/>
    <w:rsid w:val="0099553B"/>
    <w:rsid w:val="009A7656"/>
    <w:rsid w:val="009B18BA"/>
    <w:rsid w:val="009B2149"/>
    <w:rsid w:val="009B2EF4"/>
    <w:rsid w:val="009B6E23"/>
    <w:rsid w:val="009C1353"/>
    <w:rsid w:val="009C4700"/>
    <w:rsid w:val="009C59E4"/>
    <w:rsid w:val="009C5BAE"/>
    <w:rsid w:val="009C7CEF"/>
    <w:rsid w:val="009D3286"/>
    <w:rsid w:val="009D418D"/>
    <w:rsid w:val="009E10FF"/>
    <w:rsid w:val="009E247A"/>
    <w:rsid w:val="009E35E2"/>
    <w:rsid w:val="009E4E7F"/>
    <w:rsid w:val="009E7108"/>
    <w:rsid w:val="009F16DA"/>
    <w:rsid w:val="009F2E8C"/>
    <w:rsid w:val="009F3BED"/>
    <w:rsid w:val="009F6EE4"/>
    <w:rsid w:val="009F7992"/>
    <w:rsid w:val="009F7C96"/>
    <w:rsid w:val="00A01F01"/>
    <w:rsid w:val="00A021E4"/>
    <w:rsid w:val="00A0392A"/>
    <w:rsid w:val="00A03CC7"/>
    <w:rsid w:val="00A0672B"/>
    <w:rsid w:val="00A102CF"/>
    <w:rsid w:val="00A129EC"/>
    <w:rsid w:val="00A16283"/>
    <w:rsid w:val="00A21ECF"/>
    <w:rsid w:val="00A30E36"/>
    <w:rsid w:val="00A3336D"/>
    <w:rsid w:val="00A3497F"/>
    <w:rsid w:val="00A37492"/>
    <w:rsid w:val="00A420C4"/>
    <w:rsid w:val="00A435AF"/>
    <w:rsid w:val="00A43F21"/>
    <w:rsid w:val="00A44215"/>
    <w:rsid w:val="00A44962"/>
    <w:rsid w:val="00A44A09"/>
    <w:rsid w:val="00A452A5"/>
    <w:rsid w:val="00A45594"/>
    <w:rsid w:val="00A51A92"/>
    <w:rsid w:val="00A52579"/>
    <w:rsid w:val="00A55214"/>
    <w:rsid w:val="00A55C9C"/>
    <w:rsid w:val="00A567DC"/>
    <w:rsid w:val="00A56DB9"/>
    <w:rsid w:val="00A61C9F"/>
    <w:rsid w:val="00A64F79"/>
    <w:rsid w:val="00A65912"/>
    <w:rsid w:val="00A65DD8"/>
    <w:rsid w:val="00A728F4"/>
    <w:rsid w:val="00A72DBD"/>
    <w:rsid w:val="00A76E9B"/>
    <w:rsid w:val="00A800F0"/>
    <w:rsid w:val="00A80BEC"/>
    <w:rsid w:val="00A84A78"/>
    <w:rsid w:val="00A85F12"/>
    <w:rsid w:val="00A87720"/>
    <w:rsid w:val="00A90392"/>
    <w:rsid w:val="00A91CCF"/>
    <w:rsid w:val="00A9337A"/>
    <w:rsid w:val="00A93986"/>
    <w:rsid w:val="00A9445B"/>
    <w:rsid w:val="00A97E86"/>
    <w:rsid w:val="00A97EE3"/>
    <w:rsid w:val="00AA12D8"/>
    <w:rsid w:val="00AA319C"/>
    <w:rsid w:val="00AA3C64"/>
    <w:rsid w:val="00AA400F"/>
    <w:rsid w:val="00AA753D"/>
    <w:rsid w:val="00AA7B43"/>
    <w:rsid w:val="00AB0019"/>
    <w:rsid w:val="00AB010F"/>
    <w:rsid w:val="00AB2275"/>
    <w:rsid w:val="00AB2635"/>
    <w:rsid w:val="00AB287D"/>
    <w:rsid w:val="00AB3E46"/>
    <w:rsid w:val="00AB7D33"/>
    <w:rsid w:val="00AC143A"/>
    <w:rsid w:val="00AC1A48"/>
    <w:rsid w:val="00AC28EA"/>
    <w:rsid w:val="00AC5EC4"/>
    <w:rsid w:val="00AC7EDF"/>
    <w:rsid w:val="00AD3DC9"/>
    <w:rsid w:val="00AD4FA7"/>
    <w:rsid w:val="00AD75BF"/>
    <w:rsid w:val="00AD7FD9"/>
    <w:rsid w:val="00AE092B"/>
    <w:rsid w:val="00AE09A6"/>
    <w:rsid w:val="00AE2153"/>
    <w:rsid w:val="00AE2BDC"/>
    <w:rsid w:val="00AE5283"/>
    <w:rsid w:val="00AF32A1"/>
    <w:rsid w:val="00AF5E9B"/>
    <w:rsid w:val="00B043F4"/>
    <w:rsid w:val="00B045C7"/>
    <w:rsid w:val="00B04D8C"/>
    <w:rsid w:val="00B05E37"/>
    <w:rsid w:val="00B1023E"/>
    <w:rsid w:val="00B10FDC"/>
    <w:rsid w:val="00B137F0"/>
    <w:rsid w:val="00B13BB1"/>
    <w:rsid w:val="00B16898"/>
    <w:rsid w:val="00B206E2"/>
    <w:rsid w:val="00B218EE"/>
    <w:rsid w:val="00B2315A"/>
    <w:rsid w:val="00B2628D"/>
    <w:rsid w:val="00B2666F"/>
    <w:rsid w:val="00B31D49"/>
    <w:rsid w:val="00B343EE"/>
    <w:rsid w:val="00B436B3"/>
    <w:rsid w:val="00B43CA0"/>
    <w:rsid w:val="00B44367"/>
    <w:rsid w:val="00B44C8F"/>
    <w:rsid w:val="00B45E64"/>
    <w:rsid w:val="00B46734"/>
    <w:rsid w:val="00B46E35"/>
    <w:rsid w:val="00B52F86"/>
    <w:rsid w:val="00B53DB6"/>
    <w:rsid w:val="00B54B42"/>
    <w:rsid w:val="00B55D54"/>
    <w:rsid w:val="00B5657D"/>
    <w:rsid w:val="00B6299E"/>
    <w:rsid w:val="00B658A5"/>
    <w:rsid w:val="00B70D94"/>
    <w:rsid w:val="00B71256"/>
    <w:rsid w:val="00B71A01"/>
    <w:rsid w:val="00B72EDA"/>
    <w:rsid w:val="00B7384B"/>
    <w:rsid w:val="00B761DE"/>
    <w:rsid w:val="00B77110"/>
    <w:rsid w:val="00B805A0"/>
    <w:rsid w:val="00B82A7B"/>
    <w:rsid w:val="00B840E5"/>
    <w:rsid w:val="00B84239"/>
    <w:rsid w:val="00B92527"/>
    <w:rsid w:val="00B927E4"/>
    <w:rsid w:val="00B94631"/>
    <w:rsid w:val="00B952E6"/>
    <w:rsid w:val="00B9609A"/>
    <w:rsid w:val="00B977D6"/>
    <w:rsid w:val="00BA123A"/>
    <w:rsid w:val="00BA2C70"/>
    <w:rsid w:val="00BA5542"/>
    <w:rsid w:val="00BB1D76"/>
    <w:rsid w:val="00BB32BE"/>
    <w:rsid w:val="00BB352A"/>
    <w:rsid w:val="00BB4970"/>
    <w:rsid w:val="00BB5DE7"/>
    <w:rsid w:val="00BB72B6"/>
    <w:rsid w:val="00BB7C91"/>
    <w:rsid w:val="00BC048F"/>
    <w:rsid w:val="00BC0C54"/>
    <w:rsid w:val="00BC1ADA"/>
    <w:rsid w:val="00BC207E"/>
    <w:rsid w:val="00BC3013"/>
    <w:rsid w:val="00BC364F"/>
    <w:rsid w:val="00BC42AA"/>
    <w:rsid w:val="00BC47A5"/>
    <w:rsid w:val="00BC6909"/>
    <w:rsid w:val="00BC6D3E"/>
    <w:rsid w:val="00BD120A"/>
    <w:rsid w:val="00BD1574"/>
    <w:rsid w:val="00BD54C6"/>
    <w:rsid w:val="00BD7295"/>
    <w:rsid w:val="00BE167B"/>
    <w:rsid w:val="00BE17DA"/>
    <w:rsid w:val="00BE1C9C"/>
    <w:rsid w:val="00BE243C"/>
    <w:rsid w:val="00BE26F0"/>
    <w:rsid w:val="00BE45F3"/>
    <w:rsid w:val="00BE4DEA"/>
    <w:rsid w:val="00BE562D"/>
    <w:rsid w:val="00BF06C2"/>
    <w:rsid w:val="00BF14A1"/>
    <w:rsid w:val="00BF294D"/>
    <w:rsid w:val="00BF336B"/>
    <w:rsid w:val="00BF41FD"/>
    <w:rsid w:val="00BF4C87"/>
    <w:rsid w:val="00BF7664"/>
    <w:rsid w:val="00BF79EC"/>
    <w:rsid w:val="00C00B53"/>
    <w:rsid w:val="00C0372C"/>
    <w:rsid w:val="00C04ECA"/>
    <w:rsid w:val="00C05427"/>
    <w:rsid w:val="00C05F39"/>
    <w:rsid w:val="00C065B2"/>
    <w:rsid w:val="00C13543"/>
    <w:rsid w:val="00C13955"/>
    <w:rsid w:val="00C13FF7"/>
    <w:rsid w:val="00C163B1"/>
    <w:rsid w:val="00C208C7"/>
    <w:rsid w:val="00C20B79"/>
    <w:rsid w:val="00C219A6"/>
    <w:rsid w:val="00C232FE"/>
    <w:rsid w:val="00C238FA"/>
    <w:rsid w:val="00C2620F"/>
    <w:rsid w:val="00C26537"/>
    <w:rsid w:val="00C27FD5"/>
    <w:rsid w:val="00C31A5A"/>
    <w:rsid w:val="00C31B34"/>
    <w:rsid w:val="00C33A8B"/>
    <w:rsid w:val="00C360D2"/>
    <w:rsid w:val="00C37D73"/>
    <w:rsid w:val="00C41514"/>
    <w:rsid w:val="00C42463"/>
    <w:rsid w:val="00C431DA"/>
    <w:rsid w:val="00C44432"/>
    <w:rsid w:val="00C44B2E"/>
    <w:rsid w:val="00C44DCE"/>
    <w:rsid w:val="00C45D61"/>
    <w:rsid w:val="00C46825"/>
    <w:rsid w:val="00C502D5"/>
    <w:rsid w:val="00C507FE"/>
    <w:rsid w:val="00C509EB"/>
    <w:rsid w:val="00C5104B"/>
    <w:rsid w:val="00C51DA9"/>
    <w:rsid w:val="00C522A0"/>
    <w:rsid w:val="00C53F96"/>
    <w:rsid w:val="00C55361"/>
    <w:rsid w:val="00C55E23"/>
    <w:rsid w:val="00C57281"/>
    <w:rsid w:val="00C64ECF"/>
    <w:rsid w:val="00C65B88"/>
    <w:rsid w:val="00C67A85"/>
    <w:rsid w:val="00C71118"/>
    <w:rsid w:val="00C75269"/>
    <w:rsid w:val="00C8435A"/>
    <w:rsid w:val="00C858D6"/>
    <w:rsid w:val="00C860CC"/>
    <w:rsid w:val="00C8716F"/>
    <w:rsid w:val="00C8741D"/>
    <w:rsid w:val="00C9092E"/>
    <w:rsid w:val="00C90B95"/>
    <w:rsid w:val="00C91538"/>
    <w:rsid w:val="00C925A6"/>
    <w:rsid w:val="00C939BD"/>
    <w:rsid w:val="00C940FF"/>
    <w:rsid w:val="00C952AF"/>
    <w:rsid w:val="00C9617F"/>
    <w:rsid w:val="00CA010B"/>
    <w:rsid w:val="00CA0B88"/>
    <w:rsid w:val="00CA3351"/>
    <w:rsid w:val="00CA4FDF"/>
    <w:rsid w:val="00CA77F1"/>
    <w:rsid w:val="00CA7928"/>
    <w:rsid w:val="00CA7D0B"/>
    <w:rsid w:val="00CB179E"/>
    <w:rsid w:val="00CB2191"/>
    <w:rsid w:val="00CB2C02"/>
    <w:rsid w:val="00CB4273"/>
    <w:rsid w:val="00CB5C31"/>
    <w:rsid w:val="00CC0A88"/>
    <w:rsid w:val="00CC12C7"/>
    <w:rsid w:val="00CC269C"/>
    <w:rsid w:val="00CC345A"/>
    <w:rsid w:val="00CC42AD"/>
    <w:rsid w:val="00CC57DE"/>
    <w:rsid w:val="00CC670B"/>
    <w:rsid w:val="00CD0AFE"/>
    <w:rsid w:val="00CD0D35"/>
    <w:rsid w:val="00CD28BD"/>
    <w:rsid w:val="00CD4636"/>
    <w:rsid w:val="00CD6DAF"/>
    <w:rsid w:val="00CE09E5"/>
    <w:rsid w:val="00CE26A2"/>
    <w:rsid w:val="00CE2A0E"/>
    <w:rsid w:val="00CE312B"/>
    <w:rsid w:val="00CE4B8A"/>
    <w:rsid w:val="00CE7579"/>
    <w:rsid w:val="00CE7881"/>
    <w:rsid w:val="00CF0747"/>
    <w:rsid w:val="00CF19CC"/>
    <w:rsid w:val="00CF290D"/>
    <w:rsid w:val="00CF474D"/>
    <w:rsid w:val="00CF6ADF"/>
    <w:rsid w:val="00D02202"/>
    <w:rsid w:val="00D02970"/>
    <w:rsid w:val="00D05D9B"/>
    <w:rsid w:val="00D05F40"/>
    <w:rsid w:val="00D12A0C"/>
    <w:rsid w:val="00D15090"/>
    <w:rsid w:val="00D1692F"/>
    <w:rsid w:val="00D26413"/>
    <w:rsid w:val="00D337B9"/>
    <w:rsid w:val="00D3454B"/>
    <w:rsid w:val="00D34B43"/>
    <w:rsid w:val="00D3585A"/>
    <w:rsid w:val="00D37AB7"/>
    <w:rsid w:val="00D4110E"/>
    <w:rsid w:val="00D41FAA"/>
    <w:rsid w:val="00D43F30"/>
    <w:rsid w:val="00D4610F"/>
    <w:rsid w:val="00D47BDA"/>
    <w:rsid w:val="00D5093C"/>
    <w:rsid w:val="00D51900"/>
    <w:rsid w:val="00D520B1"/>
    <w:rsid w:val="00D52575"/>
    <w:rsid w:val="00D55160"/>
    <w:rsid w:val="00D57EAE"/>
    <w:rsid w:val="00D57FFE"/>
    <w:rsid w:val="00D60A6E"/>
    <w:rsid w:val="00D621B0"/>
    <w:rsid w:val="00D63581"/>
    <w:rsid w:val="00D65C3E"/>
    <w:rsid w:val="00D665D3"/>
    <w:rsid w:val="00D71A5B"/>
    <w:rsid w:val="00D7231A"/>
    <w:rsid w:val="00D72DBB"/>
    <w:rsid w:val="00D73E8B"/>
    <w:rsid w:val="00D73F2E"/>
    <w:rsid w:val="00D74E93"/>
    <w:rsid w:val="00D7587E"/>
    <w:rsid w:val="00D768AE"/>
    <w:rsid w:val="00D80B24"/>
    <w:rsid w:val="00D8374B"/>
    <w:rsid w:val="00D84801"/>
    <w:rsid w:val="00D84BFD"/>
    <w:rsid w:val="00D85387"/>
    <w:rsid w:val="00D86A8C"/>
    <w:rsid w:val="00D86F33"/>
    <w:rsid w:val="00D871EF"/>
    <w:rsid w:val="00D909FD"/>
    <w:rsid w:val="00D91784"/>
    <w:rsid w:val="00D93374"/>
    <w:rsid w:val="00D944AF"/>
    <w:rsid w:val="00D94A06"/>
    <w:rsid w:val="00DA08AA"/>
    <w:rsid w:val="00DA4431"/>
    <w:rsid w:val="00DA5470"/>
    <w:rsid w:val="00DA5CFB"/>
    <w:rsid w:val="00DA6881"/>
    <w:rsid w:val="00DA7207"/>
    <w:rsid w:val="00DA7E87"/>
    <w:rsid w:val="00DB0445"/>
    <w:rsid w:val="00DB4724"/>
    <w:rsid w:val="00DB77DB"/>
    <w:rsid w:val="00DC1121"/>
    <w:rsid w:val="00DC1DF4"/>
    <w:rsid w:val="00DC35D5"/>
    <w:rsid w:val="00DC493F"/>
    <w:rsid w:val="00DC5AFC"/>
    <w:rsid w:val="00DC5C5D"/>
    <w:rsid w:val="00DD078B"/>
    <w:rsid w:val="00DD1F6C"/>
    <w:rsid w:val="00DD4320"/>
    <w:rsid w:val="00DD4B7E"/>
    <w:rsid w:val="00DD4FD5"/>
    <w:rsid w:val="00DE211A"/>
    <w:rsid w:val="00DE222C"/>
    <w:rsid w:val="00DE2C6F"/>
    <w:rsid w:val="00DE4814"/>
    <w:rsid w:val="00DE5892"/>
    <w:rsid w:val="00DE5A75"/>
    <w:rsid w:val="00DF05C8"/>
    <w:rsid w:val="00DF0B84"/>
    <w:rsid w:val="00DF1EF9"/>
    <w:rsid w:val="00DF485D"/>
    <w:rsid w:val="00DF5B4A"/>
    <w:rsid w:val="00E01D53"/>
    <w:rsid w:val="00E01F1B"/>
    <w:rsid w:val="00E03285"/>
    <w:rsid w:val="00E04A9A"/>
    <w:rsid w:val="00E04BC3"/>
    <w:rsid w:val="00E115EC"/>
    <w:rsid w:val="00E11C58"/>
    <w:rsid w:val="00E12A7D"/>
    <w:rsid w:val="00E12BFA"/>
    <w:rsid w:val="00E13526"/>
    <w:rsid w:val="00E13D1C"/>
    <w:rsid w:val="00E13EBA"/>
    <w:rsid w:val="00E213B6"/>
    <w:rsid w:val="00E228F7"/>
    <w:rsid w:val="00E23BCC"/>
    <w:rsid w:val="00E254FD"/>
    <w:rsid w:val="00E27493"/>
    <w:rsid w:val="00E300AE"/>
    <w:rsid w:val="00E30A4D"/>
    <w:rsid w:val="00E31251"/>
    <w:rsid w:val="00E313C6"/>
    <w:rsid w:val="00E316C9"/>
    <w:rsid w:val="00E32E1A"/>
    <w:rsid w:val="00E360E8"/>
    <w:rsid w:val="00E37367"/>
    <w:rsid w:val="00E42125"/>
    <w:rsid w:val="00E44D37"/>
    <w:rsid w:val="00E455A2"/>
    <w:rsid w:val="00E54E7B"/>
    <w:rsid w:val="00E56CA0"/>
    <w:rsid w:val="00E57A91"/>
    <w:rsid w:val="00E61271"/>
    <w:rsid w:val="00E62FE1"/>
    <w:rsid w:val="00E65F2D"/>
    <w:rsid w:val="00E70A40"/>
    <w:rsid w:val="00E71331"/>
    <w:rsid w:val="00E7180C"/>
    <w:rsid w:val="00E73518"/>
    <w:rsid w:val="00E74AEC"/>
    <w:rsid w:val="00E74D3F"/>
    <w:rsid w:val="00E85EA7"/>
    <w:rsid w:val="00E865EA"/>
    <w:rsid w:val="00E9053D"/>
    <w:rsid w:val="00E92602"/>
    <w:rsid w:val="00E92AED"/>
    <w:rsid w:val="00E92FA7"/>
    <w:rsid w:val="00E94426"/>
    <w:rsid w:val="00E97E5F"/>
    <w:rsid w:val="00EA2A30"/>
    <w:rsid w:val="00EA3314"/>
    <w:rsid w:val="00EA41B9"/>
    <w:rsid w:val="00EA47F6"/>
    <w:rsid w:val="00EA73F9"/>
    <w:rsid w:val="00EB015F"/>
    <w:rsid w:val="00EB24B5"/>
    <w:rsid w:val="00EB2A8D"/>
    <w:rsid w:val="00EB430D"/>
    <w:rsid w:val="00EB457F"/>
    <w:rsid w:val="00EB46A2"/>
    <w:rsid w:val="00EB47F5"/>
    <w:rsid w:val="00EB5A95"/>
    <w:rsid w:val="00EB674E"/>
    <w:rsid w:val="00EC0230"/>
    <w:rsid w:val="00EC18CD"/>
    <w:rsid w:val="00EC4213"/>
    <w:rsid w:val="00EC5CCF"/>
    <w:rsid w:val="00EC5E20"/>
    <w:rsid w:val="00EC75AD"/>
    <w:rsid w:val="00ED0CEE"/>
    <w:rsid w:val="00ED34AF"/>
    <w:rsid w:val="00ED5190"/>
    <w:rsid w:val="00ED5DCF"/>
    <w:rsid w:val="00ED6A07"/>
    <w:rsid w:val="00ED7128"/>
    <w:rsid w:val="00EE44AA"/>
    <w:rsid w:val="00EE787A"/>
    <w:rsid w:val="00EF0C89"/>
    <w:rsid w:val="00EF574E"/>
    <w:rsid w:val="00EF6300"/>
    <w:rsid w:val="00EF643A"/>
    <w:rsid w:val="00EF699D"/>
    <w:rsid w:val="00EF719E"/>
    <w:rsid w:val="00EF7534"/>
    <w:rsid w:val="00F01829"/>
    <w:rsid w:val="00F02207"/>
    <w:rsid w:val="00F02D55"/>
    <w:rsid w:val="00F0663D"/>
    <w:rsid w:val="00F075CD"/>
    <w:rsid w:val="00F115AF"/>
    <w:rsid w:val="00F12012"/>
    <w:rsid w:val="00F1323D"/>
    <w:rsid w:val="00F13774"/>
    <w:rsid w:val="00F14682"/>
    <w:rsid w:val="00F163C1"/>
    <w:rsid w:val="00F1774D"/>
    <w:rsid w:val="00F2140F"/>
    <w:rsid w:val="00F21903"/>
    <w:rsid w:val="00F26965"/>
    <w:rsid w:val="00F3337D"/>
    <w:rsid w:val="00F37552"/>
    <w:rsid w:val="00F429D6"/>
    <w:rsid w:val="00F42CC2"/>
    <w:rsid w:val="00F43123"/>
    <w:rsid w:val="00F43B25"/>
    <w:rsid w:val="00F43F27"/>
    <w:rsid w:val="00F4428A"/>
    <w:rsid w:val="00F455F1"/>
    <w:rsid w:val="00F47CBA"/>
    <w:rsid w:val="00F5053D"/>
    <w:rsid w:val="00F51F31"/>
    <w:rsid w:val="00F52A03"/>
    <w:rsid w:val="00F552B6"/>
    <w:rsid w:val="00F61A1E"/>
    <w:rsid w:val="00F635FF"/>
    <w:rsid w:val="00F646AA"/>
    <w:rsid w:val="00F647F9"/>
    <w:rsid w:val="00F677D4"/>
    <w:rsid w:val="00F679BB"/>
    <w:rsid w:val="00F70D1E"/>
    <w:rsid w:val="00F716D3"/>
    <w:rsid w:val="00F72A6A"/>
    <w:rsid w:val="00F72FE3"/>
    <w:rsid w:val="00F74C3C"/>
    <w:rsid w:val="00F74CF4"/>
    <w:rsid w:val="00F83367"/>
    <w:rsid w:val="00F848CE"/>
    <w:rsid w:val="00F84D27"/>
    <w:rsid w:val="00F85A2C"/>
    <w:rsid w:val="00F86F0B"/>
    <w:rsid w:val="00F91646"/>
    <w:rsid w:val="00F916A9"/>
    <w:rsid w:val="00F92DDF"/>
    <w:rsid w:val="00F96A6D"/>
    <w:rsid w:val="00F9706B"/>
    <w:rsid w:val="00F97B8B"/>
    <w:rsid w:val="00FA1B6D"/>
    <w:rsid w:val="00FA1F99"/>
    <w:rsid w:val="00FA3943"/>
    <w:rsid w:val="00FA541F"/>
    <w:rsid w:val="00FA7DA8"/>
    <w:rsid w:val="00FB0A99"/>
    <w:rsid w:val="00FB30F0"/>
    <w:rsid w:val="00FB6F05"/>
    <w:rsid w:val="00FC0C4B"/>
    <w:rsid w:val="00FC1C6A"/>
    <w:rsid w:val="00FC264F"/>
    <w:rsid w:val="00FC2CF5"/>
    <w:rsid w:val="00FD22BB"/>
    <w:rsid w:val="00FD382C"/>
    <w:rsid w:val="00FD7B94"/>
    <w:rsid w:val="00FE1C63"/>
    <w:rsid w:val="00FE298E"/>
    <w:rsid w:val="00FE3AC1"/>
    <w:rsid w:val="00FE4D8B"/>
    <w:rsid w:val="00FE5E1D"/>
    <w:rsid w:val="00FE7529"/>
    <w:rsid w:val="00FE7ED8"/>
    <w:rsid w:val="00FF018C"/>
    <w:rsid w:val="00FF1283"/>
    <w:rsid w:val="00FF72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3D95902A"/>
  <w15:chartTrackingRefBased/>
  <w15:docId w15:val="{A5C5C98D-2B81-4D26-AEF4-0E893D897B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360" w:lineRule="auto"/>
        <w:ind w:firstLine="72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168DB"/>
  </w:style>
  <w:style w:type="paragraph" w:styleId="Heading1">
    <w:name w:val="heading 1"/>
    <w:basedOn w:val="Normal"/>
    <w:next w:val="Normal"/>
    <w:link w:val="Heading1Char"/>
    <w:uiPriority w:val="9"/>
    <w:qFormat/>
    <w:rsid w:val="00CC0A8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C0A8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C0A8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C0A8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C0A8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C0A8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C0A8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C0A8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C0A8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C0A8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C0A8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C0A8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C0A8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C0A8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C0A8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C0A8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C0A8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C0A8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C0A8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C0A8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C0A88"/>
    <w:pPr>
      <w:numPr>
        <w:ilvl w:val="1"/>
      </w:numPr>
      <w:ind w:firstLine="72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C0A8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C0A8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C0A8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C0A8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C0A8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C0A8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C0A8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C0A88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CC0A8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CC0A8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C0A8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C0A88"/>
    <w:rPr>
      <w:sz w:val="20"/>
      <w:szCs w:val="20"/>
    </w:rPr>
  </w:style>
  <w:style w:type="table" w:customStyle="1" w:styleId="TableGrid2">
    <w:name w:val="Table Grid2"/>
    <w:basedOn w:val="TableNormal"/>
    <w:next w:val="TableGrid"/>
    <w:uiPriority w:val="39"/>
    <w:rsid w:val="00CC0A8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3A20CF"/>
    <w:pPr>
      <w:spacing w:after="0" w:line="240" w:lineRule="auto"/>
      <w:ind w:firstLine="0"/>
      <w:jc w:val="left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ED5DCF"/>
    <w:pPr>
      <w:spacing w:after="0" w:line="240" w:lineRule="auto"/>
      <w:ind w:firstLine="0"/>
      <w:jc w:val="left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39"/>
    <w:rsid w:val="00ED5DCF"/>
    <w:pPr>
      <w:spacing w:after="0" w:line="240" w:lineRule="auto"/>
      <w:ind w:firstLine="0"/>
      <w:jc w:val="left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">
    <w:name w:val="Table Grid5"/>
    <w:basedOn w:val="TableNormal"/>
    <w:next w:val="TableGrid"/>
    <w:uiPriority w:val="39"/>
    <w:rsid w:val="00ED5DCF"/>
    <w:pPr>
      <w:spacing w:after="0" w:line="240" w:lineRule="auto"/>
      <w:ind w:firstLine="0"/>
      <w:jc w:val="left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">
    <w:name w:val="Table Grid6"/>
    <w:basedOn w:val="TableNormal"/>
    <w:next w:val="TableGrid"/>
    <w:uiPriority w:val="39"/>
    <w:rsid w:val="00ED5DCF"/>
    <w:pPr>
      <w:spacing w:after="0" w:line="240" w:lineRule="auto"/>
      <w:ind w:firstLine="0"/>
      <w:jc w:val="left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39"/>
    <w:rsid w:val="00ED5DC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ED5DCF"/>
    <w:rPr>
      <w:color w:val="467886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ED5DCF"/>
    <w:rPr>
      <w:color w:val="96607D"/>
      <w:u w:val="single"/>
    </w:rPr>
  </w:style>
  <w:style w:type="paragraph" w:customStyle="1" w:styleId="msonormal0">
    <w:name w:val="msonormal"/>
    <w:basedOn w:val="Normal"/>
    <w:rsid w:val="00ED5DCF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AU"/>
      <w14:ligatures w14:val="none"/>
    </w:rPr>
  </w:style>
  <w:style w:type="paragraph" w:customStyle="1" w:styleId="xl65">
    <w:name w:val="xl65"/>
    <w:basedOn w:val="Normal"/>
    <w:rsid w:val="00ED5DCF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AU"/>
      <w14:ligatures w14:val="none"/>
    </w:rPr>
  </w:style>
  <w:style w:type="paragraph" w:customStyle="1" w:styleId="xl66">
    <w:name w:val="xl66"/>
    <w:basedOn w:val="Normal"/>
    <w:rsid w:val="00ED5DCF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AU"/>
      <w14:ligatures w14:val="none"/>
    </w:rPr>
  </w:style>
  <w:style w:type="paragraph" w:customStyle="1" w:styleId="xl67">
    <w:name w:val="xl67"/>
    <w:basedOn w:val="Normal"/>
    <w:rsid w:val="00ED5DCF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AU"/>
      <w14:ligatures w14:val="none"/>
    </w:rPr>
  </w:style>
  <w:style w:type="paragraph" w:customStyle="1" w:styleId="xl68">
    <w:name w:val="xl68"/>
    <w:basedOn w:val="Normal"/>
    <w:rsid w:val="00ED5DCF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AU"/>
      <w14:ligatures w14:val="none"/>
    </w:rPr>
  </w:style>
  <w:style w:type="paragraph" w:customStyle="1" w:styleId="xl69">
    <w:name w:val="xl69"/>
    <w:basedOn w:val="Normal"/>
    <w:rsid w:val="00ED5DCF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textAlignment w:val="center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AU"/>
      <w14:ligatures w14:val="none"/>
    </w:rPr>
  </w:style>
  <w:style w:type="paragraph" w:customStyle="1" w:styleId="xl70">
    <w:name w:val="xl70"/>
    <w:basedOn w:val="Normal"/>
    <w:rsid w:val="00ED5DCF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textAlignment w:val="center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AU"/>
      <w14:ligatures w14:val="none"/>
    </w:rPr>
  </w:style>
  <w:style w:type="paragraph" w:customStyle="1" w:styleId="xl71">
    <w:name w:val="xl71"/>
    <w:basedOn w:val="Normal"/>
    <w:rsid w:val="00ED5DCF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textAlignment w:val="center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AU"/>
      <w14:ligatures w14:val="none"/>
    </w:rPr>
  </w:style>
  <w:style w:type="paragraph" w:customStyle="1" w:styleId="xl72">
    <w:name w:val="xl72"/>
    <w:basedOn w:val="Normal"/>
    <w:rsid w:val="00ED5DCF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AU"/>
      <w14:ligatures w14:val="none"/>
    </w:rPr>
  </w:style>
  <w:style w:type="paragraph" w:customStyle="1" w:styleId="xl73">
    <w:name w:val="xl73"/>
    <w:basedOn w:val="Normal"/>
    <w:rsid w:val="00ED5DCF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AU"/>
      <w14:ligatures w14:val="none"/>
    </w:rPr>
  </w:style>
  <w:style w:type="paragraph" w:customStyle="1" w:styleId="xl74">
    <w:name w:val="xl74"/>
    <w:basedOn w:val="Normal"/>
    <w:rsid w:val="00ED5DCF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AU"/>
      <w14:ligatures w14:val="none"/>
    </w:rPr>
  </w:style>
  <w:style w:type="paragraph" w:customStyle="1" w:styleId="xl75">
    <w:name w:val="xl75"/>
    <w:basedOn w:val="Normal"/>
    <w:rsid w:val="00ED5DCF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AU"/>
      <w14:ligatures w14:val="none"/>
    </w:rPr>
  </w:style>
  <w:style w:type="paragraph" w:customStyle="1" w:styleId="xl76">
    <w:name w:val="xl76"/>
    <w:basedOn w:val="Normal"/>
    <w:rsid w:val="00ED5DCF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AU"/>
      <w14:ligatures w14:val="none"/>
    </w:rPr>
  </w:style>
  <w:style w:type="paragraph" w:customStyle="1" w:styleId="xl77">
    <w:name w:val="xl77"/>
    <w:basedOn w:val="Normal"/>
    <w:rsid w:val="00ED5DCF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AU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D5DC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D5DCF"/>
    <w:rPr>
      <w:b/>
      <w:bCs/>
      <w:sz w:val="20"/>
      <w:szCs w:val="20"/>
    </w:rPr>
  </w:style>
  <w:style w:type="table" w:customStyle="1" w:styleId="TableGrid31">
    <w:name w:val="Table Grid31"/>
    <w:basedOn w:val="TableNormal"/>
    <w:next w:val="TableGrid"/>
    <w:uiPriority w:val="39"/>
    <w:rsid w:val="00ED5DC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xl78">
    <w:name w:val="xl78"/>
    <w:basedOn w:val="Normal"/>
    <w:rsid w:val="00ED5DCF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AU"/>
      <w14:ligatures w14:val="none"/>
    </w:rPr>
  </w:style>
  <w:style w:type="paragraph" w:customStyle="1" w:styleId="xl79">
    <w:name w:val="xl79"/>
    <w:basedOn w:val="Normal"/>
    <w:rsid w:val="00ED5DCF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AU"/>
      <w14:ligatures w14:val="none"/>
    </w:rPr>
  </w:style>
  <w:style w:type="paragraph" w:customStyle="1" w:styleId="xl80">
    <w:name w:val="xl80"/>
    <w:basedOn w:val="Normal"/>
    <w:rsid w:val="00ED5DCF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AU"/>
      <w14:ligatures w14:val="none"/>
    </w:rPr>
  </w:style>
  <w:style w:type="paragraph" w:styleId="Revision">
    <w:name w:val="Revision"/>
    <w:hidden/>
    <w:uiPriority w:val="99"/>
    <w:semiHidden/>
    <w:rsid w:val="00113654"/>
    <w:pPr>
      <w:spacing w:after="0" w:line="240" w:lineRule="auto"/>
      <w:ind w:firstLine="0"/>
      <w:jc w:val="left"/>
    </w:pPr>
  </w:style>
  <w:style w:type="paragraph" w:styleId="Header">
    <w:name w:val="header"/>
    <w:basedOn w:val="Normal"/>
    <w:link w:val="HeaderChar"/>
    <w:uiPriority w:val="99"/>
    <w:unhideWhenUsed/>
    <w:rsid w:val="0099037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90370"/>
  </w:style>
  <w:style w:type="paragraph" w:styleId="Footer">
    <w:name w:val="footer"/>
    <w:basedOn w:val="Normal"/>
    <w:link w:val="FooterChar"/>
    <w:uiPriority w:val="99"/>
    <w:unhideWhenUsed/>
    <w:rsid w:val="0099037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90370"/>
  </w:style>
  <w:style w:type="paragraph" w:styleId="NormalWeb">
    <w:name w:val="Normal (Web)"/>
    <w:basedOn w:val="Normal"/>
    <w:uiPriority w:val="99"/>
    <w:semiHidden/>
    <w:unhideWhenUsed/>
    <w:rsid w:val="000D6282"/>
    <w:rPr>
      <w:rFonts w:ascii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AC5EC4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C5EC4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C5EC4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C5EC4"/>
    <w:rPr>
      <w:rFonts w:ascii="Aptos" w:hAnsi="Aptos"/>
      <w:noProof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AC5EC4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9711BB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7771F6"/>
    <w:pPr>
      <w:spacing w:after="0"/>
    </w:pPr>
    <w:rPr>
      <w:rFonts w:ascii="Times New Roman" w:hAnsi="Times New Roman"/>
      <w:color w:val="000000" w:themeColor="text1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4967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0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34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1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00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216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701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75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6236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7972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4739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111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6002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1741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704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4864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0209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8611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1417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7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11926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5788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2249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95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79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703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7214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1473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3229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487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9756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963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94821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821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20564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09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3931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2913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0881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421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9661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6383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055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462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21991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721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149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35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0945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946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2261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8607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6739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1994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97555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852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66869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807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09206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201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6815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5817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7565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076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2741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945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4663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4321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0260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574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4954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758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9756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2801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9035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905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6429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30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949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06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8841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9317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3334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7897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53263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7899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2760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0939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57870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5812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0470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0235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7641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839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9631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309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4314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2210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3995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5196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4747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136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0557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4007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1857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779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9487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6927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968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8034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7161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7395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6718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7690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3530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3213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07710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613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7167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7043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561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9326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3956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03455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2717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1356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713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2753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5152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0050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2193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4428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713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91230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0842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1711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6267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9219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5222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2124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4687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0493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312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9146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2834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5889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76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0927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558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60323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903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141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6301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5920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389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0393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214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64893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420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94552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7432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6951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333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3591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735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23911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0408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5163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7987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6571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0472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0846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2040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15847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6645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566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8105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3869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3713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70958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81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12124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52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0865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016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8342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7008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38102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83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50212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998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8220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8638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4851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9572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2334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270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63777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9176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39156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721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6020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549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393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0845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8700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2774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4367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574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39273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6584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68718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938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83426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1644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2790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982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3073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4545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2011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3115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46547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573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399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36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09211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752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4913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3091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11755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8212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0911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057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1245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7878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7729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8498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9678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148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25401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7980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8499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8007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8623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970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0778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832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64129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72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3988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93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8826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7873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62005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7109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23436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899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8565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908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2321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8935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40535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5915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45286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1076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1406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10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5639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8249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70663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5002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7822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867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3821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7279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9683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6520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0072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9965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46224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830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9244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8216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4036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5256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2771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6696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4419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6201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37012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1036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6087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295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41320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563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8656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199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24818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9989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5165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359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99604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01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47596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327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584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2318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5655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2220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9346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205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4793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8438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28040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2154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32323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5929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7282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385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50014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6133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00962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314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01095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1584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739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0196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7745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6179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3737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6126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79955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2896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0198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8894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5673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5895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0958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1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7663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0943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9842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31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5420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0071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8738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6200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8271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0057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96805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0257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66923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897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4367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0519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920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9195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91050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2957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5635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1476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1307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8450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11300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23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8792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4048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880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9162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021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3535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6279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1314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1592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9255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25540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430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8958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49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8169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500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95072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0531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2594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3096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13821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0647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36132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0707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16156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601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99889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539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162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5718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7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5236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0357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505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873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1671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49040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435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82245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0233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5179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67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9231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79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2727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618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8471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466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25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668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8889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4849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00368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6536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0740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708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0240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6029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7222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9601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03799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859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554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9000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3261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0167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96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163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47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456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94576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6488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8883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38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0900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521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0372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6422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52960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8785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58604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2611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921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6810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2032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395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4655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36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95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365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19414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7402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2756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6366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298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214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7971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395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8758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8838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7020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1554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3491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6578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1432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074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2770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8423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4923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812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01959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0202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4473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847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7301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0943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7357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0801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24272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3218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4568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6177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5294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249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49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13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9388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3262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4224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6020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2577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71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8995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4086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33337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4640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7965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9410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20647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920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2038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758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4044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0980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6330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3795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0796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9105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7107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8388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2584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257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7489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064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4864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63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1104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0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591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354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1095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9082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1398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5785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7162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992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632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2865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95020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015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06133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2381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93613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041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3116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679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396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3400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6332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7839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3035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407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1425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198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1693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229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3856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0645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9224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800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4186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6509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53381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9754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2589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1175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91481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4380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8660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8018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3518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739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311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2687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3991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956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5000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7782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465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1489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7891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057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4792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93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2408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52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6797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53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0945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1397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3589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9477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77947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7764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67339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6771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434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8975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78883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660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0167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08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8198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229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9754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4847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4269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951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56442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654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7873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6685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4592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6267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567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9653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2791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735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6700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991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6520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0297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43960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9344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4896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0276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2289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5036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3978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3774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1673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070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5053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75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1138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393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41523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993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6809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507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2915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652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4654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9495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4042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7567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7374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9713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0125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7446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65297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290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75786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0497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8002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561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8817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9130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9939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954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2751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5492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9901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4137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4553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7714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2905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2521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8170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9798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2015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1180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2624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5411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34876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04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0427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293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1180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2399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38029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6937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1243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1472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6185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9912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4298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85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0323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6651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7870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5403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44330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18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94703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4193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94656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982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92275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5216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5308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974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15518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3955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6168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237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2304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3321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37722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7528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8040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71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0850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127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31362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85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5997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3381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50006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761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14665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937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496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459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143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9112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78155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0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0912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4606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15489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9117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96622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616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23358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938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8182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0670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4187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84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6817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2268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6003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71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7316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5524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7369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3678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6514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2331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5477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2044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8475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885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2794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503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68538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556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69923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6711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382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782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19549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3729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85006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046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45631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948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22451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0206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7660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389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5309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3047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69428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1632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5720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5919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08975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3822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6727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936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16138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465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9834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3295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6365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387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5456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18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8114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222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91149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5694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4969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8622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7036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298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7916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251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52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20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8551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314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6989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1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36005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819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5294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746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1990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911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2210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0917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024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3197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19126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9429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3223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5784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0110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057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2701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4506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21739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684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735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333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3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7342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455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2004583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81599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21150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593428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16883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396652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37164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301580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44236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561635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84761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51572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43830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271821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00221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72650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62482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938987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036274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29732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49502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69596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90541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272619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34069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769100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82731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725174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49353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18659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29030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879145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0198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69951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22923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499320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80290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119088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07621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006518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76525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557307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33355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3630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43614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947056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32369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52012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23090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477140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15719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263436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75624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00071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13365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9984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89856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474406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01380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292185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86393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205242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45113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2084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03431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262052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23388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0777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45648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18129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79380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556899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9296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25706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08191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39560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40494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400595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04265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94914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87014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499767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96748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35490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37651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21311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92685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546878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54907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99855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21174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96643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81167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822820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08201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206907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51699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5648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08796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844118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43270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268150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6678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299675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22993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92276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984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33992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18754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65024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94398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489374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70936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9859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87269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05745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06018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95692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96449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769128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04758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75343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70809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4701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89523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856837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27646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54389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09964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10804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54826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179069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23952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437123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5364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098645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42571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46474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66362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852197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36182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2512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50018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04977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9132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231804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01298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586907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85519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976209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9306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9010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23087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579405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31525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957501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62359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1012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91745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615868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78611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09319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2616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5406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47647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4318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37943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14736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48822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04809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6074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745129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26207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081872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7899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75620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18333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18781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50039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757482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61970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152032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32428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070028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57857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918512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31540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35712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2614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5980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42077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121084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20276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579477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2604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15227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52491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1275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3238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441923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53998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43725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46766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217210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93615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48865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92175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1683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98220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17241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92814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58023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36874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01195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5743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200264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90203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6265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39812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446570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19015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668776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52489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23496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49899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8134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70998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850220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93311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39602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18545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29444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40876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83399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39720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249327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87364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20356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88406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733019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3296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71053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58673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4362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48448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05007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2692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21910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9285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320796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34900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347417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57785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035968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30091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6773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96630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602873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04438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585307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59537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1775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70020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013489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88180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851226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00224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112038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65718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608668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57002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56531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43983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502934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75783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31381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8975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76860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9972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649026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67386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05616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80284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55366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18503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233962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68285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3437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10325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57177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04016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47200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04459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610532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6390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83858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73565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180808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06114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228845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30528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855272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099884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85559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32688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194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5217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495680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7218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1744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79996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57073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04339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663233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95976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376573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52263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24698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1387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3872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78998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44712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99437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361304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82606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723415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28491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3075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70965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45191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5851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425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77400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9061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66701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585019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43194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31630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92284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42181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50340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754950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20982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30223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80074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9258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73863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8502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77316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030946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22547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050679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11520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71038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89588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5245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54076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01861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89916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994285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44154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644860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93016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761800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82858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824710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50202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617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95994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66342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08237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329970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28694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42475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23356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444382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83401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420657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05817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906678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47451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26541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10671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94081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04582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744749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25089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89601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48069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96604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13119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0959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32742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10444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47303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5087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1432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25654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57268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44682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56485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07633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00619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317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45622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805465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448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657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83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374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558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284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56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691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599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4428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479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576562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67275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62966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170957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0425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2395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01014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0201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94471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560269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93735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133340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74785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461745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9069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21913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62647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618262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28633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81597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60446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922060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09095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84248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08782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36909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05063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543717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85839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5353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84417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098479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38961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43813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62563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231956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35033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826008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71526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784783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45358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971879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16815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322015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4743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70328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48331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941485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78661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16584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41405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813847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6272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643410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52081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549791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8437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03262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38163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47544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20957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705203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1817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993298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91220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496791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39915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641819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30399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74168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86178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727214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09162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76863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61410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84584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94473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3638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79862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350542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0434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710274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78171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449981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356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840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71239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425519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99888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9881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86766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12798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94038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14483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3967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245099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30164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8536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98898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005183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80747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44616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20143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55360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27866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129615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72522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2645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50917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849967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98465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31467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18009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96577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98344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55997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94623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1457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18744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378028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54240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09282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08265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223025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7419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14496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89691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560677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36828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447389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349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231825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50754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051151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3454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831471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4903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151613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95766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8128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24848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64370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7671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09489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53277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216496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327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163554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01344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7666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25360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528102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55020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8194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59220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203650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83336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24037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51404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24869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15249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93465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07436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40844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5107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680314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16629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02041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26663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89448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00626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549222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67234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3336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0174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00893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99119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92639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35403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696267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07227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87261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34040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536373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06415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19373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65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16243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76568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634430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07746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916460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32505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10039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641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34932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65639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32097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34937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49879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60330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22439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21207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869633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02740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441945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61393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0329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26081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38622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34276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13650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80346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5425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38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154248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79065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59994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07724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60332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26777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86262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25794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95764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8681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099441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40043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595444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68305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1116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47701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0287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93996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06715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76104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487344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01841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91457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30533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92281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5703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7029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25535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632135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44530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341235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90243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11427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35790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044913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07864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63295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435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34475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8022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04614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43153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40104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21988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242241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54910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63574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77253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804036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88685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7216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25080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11351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10553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39910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86723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92634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10609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06515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05146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97636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37153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0597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13288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59928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70070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72444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70425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550914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0330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416450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1998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782670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08945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249727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2976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16794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7894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89353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51443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7171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81718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2026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28201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280481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69299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065765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98959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306257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67692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855043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1360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50719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30989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58658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99441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351317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43737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31475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09355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569656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38809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19072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13230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936205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9303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50181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70224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56357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97062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2142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79069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908906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82845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72213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65229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37901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63818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660173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2290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440741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47243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59250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89644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605843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030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94030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52647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540485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57871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46774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05404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18447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3759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841060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76265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23855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7602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812901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50316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067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7749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084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4177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268074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11000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18904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27316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450449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3328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05917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26341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99089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40537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15643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14981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83574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06815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0633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52589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1712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85332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83374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33669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112040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5982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077060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88073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218085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01126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139748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00541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237436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9210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4913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96326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20171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34589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34017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6755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85363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10420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940848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73508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67195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47861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96174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17809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710590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41507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20769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089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089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73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yperlink" Target="https://doi.org/10.1046/j.1525-1497.2001.016009606.x" TargetMode="External"/><Relationship Id="rId18" Type="http://schemas.openxmlformats.org/officeDocument/2006/relationships/hyperlink" Target="https://doi.org/10.1080/10705500802222972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doi.org/10.1016/S0033-3182(93)71928-3" TargetMode="External"/><Relationship Id="rId17" Type="http://schemas.openxmlformats.org/officeDocument/2006/relationships/hyperlink" Target="https://doi.org/10.1037/0022-3514.67.6.1063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10.1027/1015-5759/a000430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16/0165-1781(89)90047-4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6018/analesps.430801" TargetMode="External"/><Relationship Id="rId10" Type="http://schemas.openxmlformats.org/officeDocument/2006/relationships/hyperlink" Target="https://doi.org/10.1001/archinte.158.16.1789" TargetMode="Externa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doi.org/10.1007/s11469-020-00270-8" TargetMode="External"/><Relationship Id="rId14" Type="http://schemas.openxmlformats.org/officeDocument/2006/relationships/hyperlink" Target="https://doi.org/10.1007/s12529-008-9013-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0A6BDA0-AADA-45C3-9531-3DD5F775A5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11</Pages>
  <Words>4476</Words>
  <Characters>25519</Characters>
  <Application>Microsoft Office Word</Application>
  <DocSecurity>0</DocSecurity>
  <Lines>212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9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orgia Petrou</dc:creator>
  <cp:keywords/>
  <dc:description/>
  <cp:lastModifiedBy>Emma Cordon</cp:lastModifiedBy>
  <cp:revision>11</cp:revision>
  <dcterms:created xsi:type="dcterms:W3CDTF">2025-03-29T23:01:00Z</dcterms:created>
  <dcterms:modified xsi:type="dcterms:W3CDTF">2025-08-25T10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61a30b67-d01c-46de-8afd-03086fa954e5</vt:lpwstr>
  </property>
</Properties>
</file>